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F771000" w14:textId="77777777" w:rsidR="00380C6C" w:rsidRDefault="007C7BF2">
      <w:pPr>
        <w:rPr>
          <w:b/>
          <w:bCs/>
        </w:rPr>
      </w:pPr>
      <w:r>
        <w:rPr>
          <w:b/>
          <w:bCs/>
        </w:rPr>
        <w:t xml:space="preserve">Supplementary tables for </w:t>
      </w:r>
      <w:r w:rsidR="00222C67" w:rsidRPr="00222C67">
        <w:rPr>
          <w:b/>
          <w:bCs/>
        </w:rPr>
        <w:t>Iodine fortification of plant-based dairy and fish alternatives – the effect of substitution on iodine intake based on a market survey in the UK</w:t>
      </w:r>
    </w:p>
    <w:p w14:paraId="25ADB48E" w14:textId="77777777" w:rsidR="00380C6C" w:rsidRDefault="00380C6C" w:rsidP="00380C6C">
      <w:pPr>
        <w:spacing w:line="360" w:lineRule="auto"/>
      </w:pPr>
      <w:r>
        <w:t>K. Nicol</w:t>
      </w:r>
      <w:r w:rsidRPr="002F4689">
        <w:rPr>
          <w:vertAlign w:val="superscript"/>
        </w:rPr>
        <w:t>1</w:t>
      </w:r>
      <w:r>
        <w:t>, E. Thomas</w:t>
      </w:r>
      <w:r>
        <w:rPr>
          <w:vertAlign w:val="superscript"/>
        </w:rPr>
        <w:t>1</w:t>
      </w:r>
      <w:r>
        <w:t>, A. Nugent</w:t>
      </w:r>
      <w:r>
        <w:rPr>
          <w:vertAlign w:val="superscript"/>
        </w:rPr>
        <w:t>2</w:t>
      </w:r>
      <w:r>
        <w:t>, J. Woodside</w:t>
      </w:r>
      <w:r>
        <w:rPr>
          <w:vertAlign w:val="superscript"/>
        </w:rPr>
        <w:t>3</w:t>
      </w:r>
      <w:r>
        <w:t>, K. Hart</w:t>
      </w:r>
      <w:r>
        <w:rPr>
          <w:vertAlign w:val="superscript"/>
        </w:rPr>
        <w:t>1</w:t>
      </w:r>
      <w:r>
        <w:t>, S.C. Bath</w:t>
      </w:r>
      <w:r>
        <w:rPr>
          <w:vertAlign w:val="superscript"/>
        </w:rPr>
        <w:t>1</w:t>
      </w:r>
    </w:p>
    <w:p w14:paraId="44A9C5FE" w14:textId="77777777" w:rsidR="00380C6C" w:rsidRDefault="00380C6C">
      <w:pPr>
        <w:rPr>
          <w:b/>
          <w:bCs/>
        </w:rPr>
      </w:pP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en-GB"/>
        </w:rPr>
        <w:id w:val="401185183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3373C18E" w14:textId="6B4FA70A" w:rsidR="00C5706B" w:rsidRDefault="00C5706B">
          <w:pPr>
            <w:pStyle w:val="TOCHeading"/>
          </w:pPr>
        </w:p>
        <w:p w14:paraId="3CC87614" w14:textId="702E00A5" w:rsidR="00083F1D" w:rsidRDefault="00C5706B">
          <w:pPr>
            <w:pStyle w:val="TOC1"/>
            <w:tabs>
              <w:tab w:val="right" w:leader="dot" w:pos="13948"/>
            </w:tabs>
            <w:rPr>
              <w:rFonts w:eastAsiaTheme="minorEastAsia"/>
              <w:noProof/>
              <w:lang w:eastAsia="en-GB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92728117" w:history="1">
            <w:r w:rsidR="00083F1D" w:rsidRPr="00835749">
              <w:rPr>
                <w:rStyle w:val="Hyperlink"/>
                <w:noProof/>
              </w:rPr>
              <w:t>Supplementary Table S1a: plant-based milk alternatives on the UK market with micronutrient fortification (per 100 mL).</w:t>
            </w:r>
            <w:r w:rsidR="00083F1D">
              <w:rPr>
                <w:noProof/>
                <w:webHidden/>
              </w:rPr>
              <w:tab/>
            </w:r>
            <w:r w:rsidR="00083F1D">
              <w:rPr>
                <w:noProof/>
                <w:webHidden/>
              </w:rPr>
              <w:fldChar w:fldCharType="begin"/>
            </w:r>
            <w:r w:rsidR="00083F1D">
              <w:rPr>
                <w:noProof/>
                <w:webHidden/>
              </w:rPr>
              <w:instrText xml:space="preserve"> PAGEREF _Toc92728117 \h </w:instrText>
            </w:r>
            <w:r w:rsidR="00083F1D">
              <w:rPr>
                <w:noProof/>
                <w:webHidden/>
              </w:rPr>
            </w:r>
            <w:r w:rsidR="00083F1D">
              <w:rPr>
                <w:noProof/>
                <w:webHidden/>
              </w:rPr>
              <w:fldChar w:fldCharType="separate"/>
            </w:r>
            <w:r w:rsidR="00083F1D">
              <w:rPr>
                <w:noProof/>
                <w:webHidden/>
              </w:rPr>
              <w:t>2</w:t>
            </w:r>
            <w:r w:rsidR="00083F1D">
              <w:rPr>
                <w:noProof/>
                <w:webHidden/>
              </w:rPr>
              <w:fldChar w:fldCharType="end"/>
            </w:r>
          </w:hyperlink>
        </w:p>
        <w:p w14:paraId="71669ED3" w14:textId="5715F003" w:rsidR="00083F1D" w:rsidRDefault="00473EAC">
          <w:pPr>
            <w:pStyle w:val="TOC1"/>
            <w:tabs>
              <w:tab w:val="right" w:leader="dot" w:pos="13948"/>
            </w:tabs>
            <w:rPr>
              <w:rFonts w:eastAsiaTheme="minorEastAsia"/>
              <w:noProof/>
              <w:lang w:eastAsia="en-GB"/>
            </w:rPr>
          </w:pPr>
          <w:hyperlink w:anchor="_Toc92728118" w:history="1">
            <w:r w:rsidR="00083F1D" w:rsidRPr="00835749">
              <w:rPr>
                <w:rStyle w:val="Hyperlink"/>
                <w:noProof/>
              </w:rPr>
              <w:t>Supplementary Table S1b: plant-based yogurt alternatives on UK market and fortification level (per 100g)</w:t>
            </w:r>
            <w:r w:rsidR="00083F1D">
              <w:rPr>
                <w:noProof/>
                <w:webHidden/>
              </w:rPr>
              <w:tab/>
            </w:r>
            <w:r w:rsidR="00083F1D">
              <w:rPr>
                <w:noProof/>
                <w:webHidden/>
              </w:rPr>
              <w:fldChar w:fldCharType="begin"/>
            </w:r>
            <w:r w:rsidR="00083F1D">
              <w:rPr>
                <w:noProof/>
                <w:webHidden/>
              </w:rPr>
              <w:instrText xml:space="preserve"> PAGEREF _Toc92728118 \h </w:instrText>
            </w:r>
            <w:r w:rsidR="00083F1D">
              <w:rPr>
                <w:noProof/>
                <w:webHidden/>
              </w:rPr>
            </w:r>
            <w:r w:rsidR="00083F1D">
              <w:rPr>
                <w:noProof/>
                <w:webHidden/>
              </w:rPr>
              <w:fldChar w:fldCharType="separate"/>
            </w:r>
            <w:r w:rsidR="00083F1D">
              <w:rPr>
                <w:noProof/>
                <w:webHidden/>
              </w:rPr>
              <w:t>8</w:t>
            </w:r>
            <w:r w:rsidR="00083F1D">
              <w:rPr>
                <w:noProof/>
                <w:webHidden/>
              </w:rPr>
              <w:fldChar w:fldCharType="end"/>
            </w:r>
          </w:hyperlink>
        </w:p>
        <w:p w14:paraId="08E80263" w14:textId="0DEBB1EE" w:rsidR="00083F1D" w:rsidRDefault="00473EAC">
          <w:pPr>
            <w:pStyle w:val="TOC1"/>
            <w:tabs>
              <w:tab w:val="right" w:leader="dot" w:pos="13948"/>
            </w:tabs>
            <w:rPr>
              <w:rFonts w:eastAsiaTheme="minorEastAsia"/>
              <w:noProof/>
              <w:lang w:eastAsia="en-GB"/>
            </w:rPr>
          </w:pPr>
          <w:hyperlink w:anchor="_Toc92728119" w:history="1">
            <w:r w:rsidR="00083F1D" w:rsidRPr="00835749">
              <w:rPr>
                <w:rStyle w:val="Hyperlink"/>
                <w:noProof/>
              </w:rPr>
              <w:t>Supplementary Table S1c: plant-based cheese alternatives on the UK market with micronutrient fortification (per 100g).</w:t>
            </w:r>
            <w:r w:rsidR="00083F1D">
              <w:rPr>
                <w:noProof/>
                <w:webHidden/>
              </w:rPr>
              <w:tab/>
            </w:r>
            <w:r w:rsidR="00083F1D">
              <w:rPr>
                <w:noProof/>
                <w:webHidden/>
              </w:rPr>
              <w:fldChar w:fldCharType="begin"/>
            </w:r>
            <w:r w:rsidR="00083F1D">
              <w:rPr>
                <w:noProof/>
                <w:webHidden/>
              </w:rPr>
              <w:instrText xml:space="preserve"> PAGEREF _Toc92728119 \h </w:instrText>
            </w:r>
            <w:r w:rsidR="00083F1D">
              <w:rPr>
                <w:noProof/>
                <w:webHidden/>
              </w:rPr>
            </w:r>
            <w:r w:rsidR="00083F1D">
              <w:rPr>
                <w:noProof/>
                <w:webHidden/>
              </w:rPr>
              <w:fldChar w:fldCharType="separate"/>
            </w:r>
            <w:r w:rsidR="00083F1D">
              <w:rPr>
                <w:noProof/>
                <w:webHidden/>
              </w:rPr>
              <w:t>12</w:t>
            </w:r>
            <w:r w:rsidR="00083F1D">
              <w:rPr>
                <w:noProof/>
                <w:webHidden/>
              </w:rPr>
              <w:fldChar w:fldCharType="end"/>
            </w:r>
          </w:hyperlink>
        </w:p>
        <w:p w14:paraId="47B03BA6" w14:textId="12F8AAD8" w:rsidR="00083F1D" w:rsidRDefault="00473EAC">
          <w:pPr>
            <w:pStyle w:val="TOC1"/>
            <w:tabs>
              <w:tab w:val="right" w:leader="dot" w:pos="13948"/>
            </w:tabs>
            <w:rPr>
              <w:rFonts w:eastAsiaTheme="minorEastAsia"/>
              <w:noProof/>
              <w:lang w:eastAsia="en-GB"/>
            </w:rPr>
          </w:pPr>
          <w:hyperlink w:anchor="_Toc92728120" w:history="1">
            <w:r w:rsidR="00083F1D" w:rsidRPr="00835749">
              <w:rPr>
                <w:rStyle w:val="Hyperlink"/>
                <w:noProof/>
              </w:rPr>
              <w:t>Supplementary Table S1d: plant-based fish alternatives on the UK market with micronutrient fortification (per 100g).</w:t>
            </w:r>
            <w:r w:rsidR="00083F1D">
              <w:rPr>
                <w:noProof/>
                <w:webHidden/>
              </w:rPr>
              <w:tab/>
            </w:r>
            <w:r w:rsidR="00083F1D">
              <w:rPr>
                <w:noProof/>
                <w:webHidden/>
              </w:rPr>
              <w:fldChar w:fldCharType="begin"/>
            </w:r>
            <w:r w:rsidR="00083F1D">
              <w:rPr>
                <w:noProof/>
                <w:webHidden/>
              </w:rPr>
              <w:instrText xml:space="preserve"> PAGEREF _Toc92728120 \h </w:instrText>
            </w:r>
            <w:r w:rsidR="00083F1D">
              <w:rPr>
                <w:noProof/>
                <w:webHidden/>
              </w:rPr>
            </w:r>
            <w:r w:rsidR="00083F1D">
              <w:rPr>
                <w:noProof/>
                <w:webHidden/>
              </w:rPr>
              <w:fldChar w:fldCharType="separate"/>
            </w:r>
            <w:r w:rsidR="00083F1D">
              <w:rPr>
                <w:noProof/>
                <w:webHidden/>
              </w:rPr>
              <w:t>16</w:t>
            </w:r>
            <w:r w:rsidR="00083F1D">
              <w:rPr>
                <w:noProof/>
                <w:webHidden/>
              </w:rPr>
              <w:fldChar w:fldCharType="end"/>
            </w:r>
          </w:hyperlink>
        </w:p>
        <w:p w14:paraId="4EED252C" w14:textId="316D0FBE" w:rsidR="00083F1D" w:rsidRDefault="00473EAC">
          <w:pPr>
            <w:pStyle w:val="TOC1"/>
            <w:tabs>
              <w:tab w:val="right" w:leader="dot" w:pos="13948"/>
            </w:tabs>
            <w:rPr>
              <w:rFonts w:eastAsiaTheme="minorEastAsia"/>
              <w:noProof/>
              <w:lang w:eastAsia="en-GB"/>
            </w:rPr>
          </w:pPr>
          <w:hyperlink w:anchor="_Toc92728121" w:history="1">
            <w:r w:rsidR="00083F1D" w:rsidRPr="00835749">
              <w:rPr>
                <w:rStyle w:val="Hyperlink"/>
                <w:noProof/>
              </w:rPr>
              <w:t>Supplementary Table S2: Nutritional composition (per 100g) of animal-based milk, yoghurt, cheese and fish from UK Food Tables [1].</w:t>
            </w:r>
            <w:r w:rsidR="00083F1D">
              <w:rPr>
                <w:noProof/>
                <w:webHidden/>
              </w:rPr>
              <w:tab/>
            </w:r>
            <w:r w:rsidR="00083F1D">
              <w:rPr>
                <w:noProof/>
                <w:webHidden/>
              </w:rPr>
              <w:fldChar w:fldCharType="begin"/>
            </w:r>
            <w:r w:rsidR="00083F1D">
              <w:rPr>
                <w:noProof/>
                <w:webHidden/>
              </w:rPr>
              <w:instrText xml:space="preserve"> PAGEREF _Toc92728121 \h </w:instrText>
            </w:r>
            <w:r w:rsidR="00083F1D">
              <w:rPr>
                <w:noProof/>
                <w:webHidden/>
              </w:rPr>
            </w:r>
            <w:r w:rsidR="00083F1D">
              <w:rPr>
                <w:noProof/>
                <w:webHidden/>
              </w:rPr>
              <w:fldChar w:fldCharType="separate"/>
            </w:r>
            <w:r w:rsidR="00083F1D">
              <w:rPr>
                <w:noProof/>
                <w:webHidden/>
              </w:rPr>
              <w:t>17</w:t>
            </w:r>
            <w:r w:rsidR="00083F1D">
              <w:rPr>
                <w:noProof/>
                <w:webHidden/>
              </w:rPr>
              <w:fldChar w:fldCharType="end"/>
            </w:r>
          </w:hyperlink>
        </w:p>
        <w:p w14:paraId="7AB7E8F7" w14:textId="19262895" w:rsidR="00083F1D" w:rsidRDefault="00473EAC">
          <w:pPr>
            <w:pStyle w:val="TOC1"/>
            <w:tabs>
              <w:tab w:val="right" w:leader="dot" w:pos="13948"/>
            </w:tabs>
            <w:rPr>
              <w:rFonts w:eastAsiaTheme="minorEastAsia"/>
              <w:noProof/>
              <w:lang w:eastAsia="en-GB"/>
            </w:rPr>
          </w:pPr>
          <w:hyperlink w:anchor="_Toc92728122" w:history="1">
            <w:r w:rsidR="00083F1D" w:rsidRPr="00835749">
              <w:rPr>
                <w:rStyle w:val="Hyperlink"/>
                <w:noProof/>
              </w:rPr>
              <w:t>Supplementary Table S3: ingredients used for modelling from UK food tables [1]</w:t>
            </w:r>
            <w:r w:rsidR="00083F1D">
              <w:rPr>
                <w:noProof/>
                <w:webHidden/>
              </w:rPr>
              <w:tab/>
            </w:r>
            <w:r w:rsidR="00083F1D">
              <w:rPr>
                <w:noProof/>
                <w:webHidden/>
              </w:rPr>
              <w:fldChar w:fldCharType="begin"/>
            </w:r>
            <w:r w:rsidR="00083F1D">
              <w:rPr>
                <w:noProof/>
                <w:webHidden/>
              </w:rPr>
              <w:instrText xml:space="preserve"> PAGEREF _Toc92728122 \h </w:instrText>
            </w:r>
            <w:r w:rsidR="00083F1D">
              <w:rPr>
                <w:noProof/>
                <w:webHidden/>
              </w:rPr>
            </w:r>
            <w:r w:rsidR="00083F1D">
              <w:rPr>
                <w:noProof/>
                <w:webHidden/>
              </w:rPr>
              <w:fldChar w:fldCharType="separate"/>
            </w:r>
            <w:r w:rsidR="00083F1D">
              <w:rPr>
                <w:noProof/>
                <w:webHidden/>
              </w:rPr>
              <w:t>22</w:t>
            </w:r>
            <w:r w:rsidR="00083F1D">
              <w:rPr>
                <w:noProof/>
                <w:webHidden/>
              </w:rPr>
              <w:fldChar w:fldCharType="end"/>
            </w:r>
          </w:hyperlink>
        </w:p>
        <w:p w14:paraId="7C713FB7" w14:textId="5B28B8BC" w:rsidR="00083F1D" w:rsidRDefault="00473EAC">
          <w:pPr>
            <w:pStyle w:val="TOC1"/>
            <w:tabs>
              <w:tab w:val="right" w:leader="dot" w:pos="13948"/>
            </w:tabs>
            <w:rPr>
              <w:rFonts w:eastAsiaTheme="minorEastAsia"/>
              <w:noProof/>
              <w:lang w:eastAsia="en-GB"/>
            </w:rPr>
          </w:pPr>
          <w:hyperlink w:anchor="_Toc92728123" w:history="1">
            <w:r w:rsidR="00083F1D" w:rsidRPr="00835749">
              <w:rPr>
                <w:rStyle w:val="Hyperlink"/>
                <w:noProof/>
              </w:rPr>
              <w:t>References</w:t>
            </w:r>
            <w:r w:rsidR="00083F1D">
              <w:rPr>
                <w:noProof/>
                <w:webHidden/>
              </w:rPr>
              <w:tab/>
            </w:r>
            <w:r w:rsidR="00083F1D">
              <w:rPr>
                <w:noProof/>
                <w:webHidden/>
              </w:rPr>
              <w:fldChar w:fldCharType="begin"/>
            </w:r>
            <w:r w:rsidR="00083F1D">
              <w:rPr>
                <w:noProof/>
                <w:webHidden/>
              </w:rPr>
              <w:instrText xml:space="preserve"> PAGEREF _Toc92728123 \h </w:instrText>
            </w:r>
            <w:r w:rsidR="00083F1D">
              <w:rPr>
                <w:noProof/>
                <w:webHidden/>
              </w:rPr>
            </w:r>
            <w:r w:rsidR="00083F1D">
              <w:rPr>
                <w:noProof/>
                <w:webHidden/>
              </w:rPr>
              <w:fldChar w:fldCharType="separate"/>
            </w:r>
            <w:r w:rsidR="00083F1D">
              <w:rPr>
                <w:noProof/>
                <w:webHidden/>
              </w:rPr>
              <w:t>22</w:t>
            </w:r>
            <w:r w:rsidR="00083F1D">
              <w:rPr>
                <w:noProof/>
                <w:webHidden/>
              </w:rPr>
              <w:fldChar w:fldCharType="end"/>
            </w:r>
          </w:hyperlink>
        </w:p>
        <w:p w14:paraId="7AD53235" w14:textId="1FA65694" w:rsidR="00C5706B" w:rsidRDefault="00C5706B">
          <w:r>
            <w:rPr>
              <w:b/>
              <w:bCs/>
              <w:noProof/>
            </w:rPr>
            <w:fldChar w:fldCharType="end"/>
          </w:r>
        </w:p>
      </w:sdtContent>
    </w:sdt>
    <w:p w14:paraId="49E274C7" w14:textId="271751CC" w:rsidR="007C7BF2" w:rsidRDefault="007C7BF2">
      <w:pPr>
        <w:rPr>
          <w:b/>
          <w:bCs/>
        </w:rPr>
      </w:pPr>
      <w:r>
        <w:rPr>
          <w:b/>
          <w:bCs/>
        </w:rPr>
        <w:br w:type="page"/>
      </w:r>
    </w:p>
    <w:p w14:paraId="44F1C9CE" w14:textId="5B1BDCFE" w:rsidR="00A6352B" w:rsidRDefault="00A6352B" w:rsidP="00A6352B">
      <w:bookmarkStart w:id="0" w:name="_Toc92728117"/>
      <w:r w:rsidRPr="00380C6C">
        <w:rPr>
          <w:rStyle w:val="Heading1Char"/>
        </w:rPr>
        <w:lastRenderedPageBreak/>
        <w:t xml:space="preserve">Supplementary Table </w:t>
      </w:r>
      <w:r w:rsidR="00D53931" w:rsidRPr="00380C6C">
        <w:rPr>
          <w:rStyle w:val="Heading1Char"/>
        </w:rPr>
        <w:t>S</w:t>
      </w:r>
      <w:r w:rsidRPr="00380C6C">
        <w:rPr>
          <w:rStyle w:val="Heading1Char"/>
        </w:rPr>
        <w:t>1a</w:t>
      </w:r>
      <w:r w:rsidR="00083F1D">
        <w:rPr>
          <w:rStyle w:val="Heading1Char"/>
        </w:rPr>
        <w:t xml:space="preserve">: </w:t>
      </w:r>
      <w:r w:rsidRPr="00F54B5D">
        <w:rPr>
          <w:rStyle w:val="Heading1Char"/>
        </w:rPr>
        <w:t xml:space="preserve">plant-based milk alternatives on the UK </w:t>
      </w:r>
      <w:r w:rsidR="00083F1D">
        <w:rPr>
          <w:rStyle w:val="Heading1Char"/>
        </w:rPr>
        <w:t xml:space="preserve">market with micronutrient </w:t>
      </w:r>
      <w:r w:rsidRPr="00F54B5D">
        <w:rPr>
          <w:rStyle w:val="Heading1Char"/>
        </w:rPr>
        <w:t>fortification</w:t>
      </w:r>
      <w:r w:rsidR="00083F1D">
        <w:rPr>
          <w:rStyle w:val="Heading1Char"/>
        </w:rPr>
        <w:t xml:space="preserve"> (</w:t>
      </w:r>
      <w:r w:rsidRPr="00F54B5D">
        <w:rPr>
          <w:rStyle w:val="Heading1Char"/>
        </w:rPr>
        <w:t>per 100</w:t>
      </w:r>
      <w:r w:rsidR="00940D64" w:rsidRPr="00F54B5D">
        <w:rPr>
          <w:rStyle w:val="Heading1Char"/>
        </w:rPr>
        <w:t xml:space="preserve"> </w:t>
      </w:r>
      <w:r w:rsidRPr="00F54B5D">
        <w:rPr>
          <w:rStyle w:val="Heading1Char"/>
        </w:rPr>
        <w:t>mL</w:t>
      </w:r>
      <w:r w:rsidR="00083F1D">
        <w:rPr>
          <w:rStyle w:val="Heading1Char"/>
        </w:rPr>
        <w:t>)</w:t>
      </w:r>
      <w:r w:rsidR="003B0A44" w:rsidRPr="00F54B5D">
        <w:rPr>
          <w:rStyle w:val="Heading1Char"/>
        </w:rPr>
        <w:t>.</w:t>
      </w:r>
      <w:bookmarkEnd w:id="0"/>
      <w:r>
        <w:t xml:space="preserve"> </w:t>
      </w:r>
      <w:r w:rsidR="003B0A44">
        <w:t>S</w:t>
      </w:r>
      <w:r>
        <w:t>urvey completed in December 2020</w:t>
      </w:r>
      <w:r w:rsidR="003B0A44">
        <w:t>. Flavoured drinks</w:t>
      </w:r>
      <w:r w:rsidR="003B0A44" w:rsidRPr="003B0A44">
        <w:t xml:space="preserve"> </w:t>
      </w:r>
      <w:r w:rsidR="003B0A44">
        <w:t>and those only available in health-food shops/cafes not included</w:t>
      </w:r>
      <w:r>
        <w:t>.</w:t>
      </w:r>
      <w:r w:rsidR="003B0A44">
        <w:t xml:space="preserve"> </w:t>
      </w:r>
    </w:p>
    <w:tbl>
      <w:tblPr>
        <w:tblW w:w="15250" w:type="dxa"/>
        <w:tblLayout w:type="fixed"/>
        <w:tblLook w:val="04A0" w:firstRow="1" w:lastRow="0" w:firstColumn="1" w:lastColumn="0" w:noHBand="0" w:noVBand="1"/>
      </w:tblPr>
      <w:tblGrid>
        <w:gridCol w:w="993"/>
        <w:gridCol w:w="1757"/>
        <w:gridCol w:w="2211"/>
        <w:gridCol w:w="1191"/>
        <w:gridCol w:w="907"/>
        <w:gridCol w:w="1247"/>
        <w:gridCol w:w="1275"/>
        <w:gridCol w:w="1417"/>
        <w:gridCol w:w="1417"/>
        <w:gridCol w:w="1418"/>
        <w:gridCol w:w="1417"/>
      </w:tblGrid>
      <w:tr w:rsidR="00C42FC6" w:rsidRPr="00A6352B" w14:paraId="5B523A9F" w14:textId="77777777" w:rsidTr="002B2A58">
        <w:trPr>
          <w:trHeight w:val="900"/>
          <w:tblHeader/>
        </w:trPr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71B1672" w14:textId="6625E9C2" w:rsidR="00C42FC6" w:rsidRPr="00B261F8" w:rsidRDefault="00C42FC6" w:rsidP="00C42FC6">
            <w:pPr>
              <w:spacing w:after="120" w:line="240" w:lineRule="auto"/>
              <w:rPr>
                <w:rFonts w:cstheme="minorHAnsi"/>
                <w:b/>
                <w:sz w:val="21"/>
                <w:szCs w:val="21"/>
              </w:rPr>
            </w:pPr>
            <w:r w:rsidRPr="00B261F8">
              <w:rPr>
                <w:rFonts w:cstheme="minorHAnsi"/>
                <w:b/>
                <w:sz w:val="21"/>
                <w:szCs w:val="21"/>
              </w:rPr>
              <w:t>Matrix</w:t>
            </w:r>
          </w:p>
        </w:tc>
        <w:tc>
          <w:tcPr>
            <w:tcW w:w="17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11E8CD3" w14:textId="391649D4" w:rsidR="00C42FC6" w:rsidRPr="00B261F8" w:rsidRDefault="00C42FC6" w:rsidP="00C42FC6">
            <w:pPr>
              <w:spacing w:after="120" w:line="240" w:lineRule="auto"/>
              <w:rPr>
                <w:rFonts w:cstheme="minorHAnsi"/>
                <w:b/>
                <w:sz w:val="21"/>
                <w:szCs w:val="21"/>
              </w:rPr>
            </w:pPr>
            <w:r w:rsidRPr="00B261F8">
              <w:rPr>
                <w:rFonts w:cstheme="minorHAnsi"/>
                <w:b/>
                <w:sz w:val="21"/>
                <w:szCs w:val="21"/>
              </w:rPr>
              <w:t>Brand</w:t>
            </w:r>
          </w:p>
        </w:tc>
        <w:tc>
          <w:tcPr>
            <w:tcW w:w="22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C0D3D30" w14:textId="77777777" w:rsidR="00C42FC6" w:rsidRPr="00B261F8" w:rsidRDefault="00C42FC6" w:rsidP="00C42FC6">
            <w:pPr>
              <w:spacing w:after="120" w:line="240" w:lineRule="auto"/>
              <w:rPr>
                <w:rFonts w:cstheme="minorHAnsi"/>
                <w:b/>
                <w:sz w:val="21"/>
                <w:szCs w:val="21"/>
              </w:rPr>
            </w:pPr>
            <w:r w:rsidRPr="00B261F8">
              <w:rPr>
                <w:rFonts w:cstheme="minorHAnsi"/>
                <w:b/>
                <w:sz w:val="21"/>
                <w:szCs w:val="21"/>
              </w:rPr>
              <w:t>Product description</w:t>
            </w:r>
          </w:p>
        </w:tc>
        <w:tc>
          <w:tcPr>
            <w:tcW w:w="11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2F13FAB" w14:textId="77777777" w:rsidR="00C42FC6" w:rsidRPr="00B261F8" w:rsidRDefault="00C42FC6" w:rsidP="00C42FC6">
            <w:pPr>
              <w:spacing w:after="120" w:line="240" w:lineRule="auto"/>
              <w:rPr>
                <w:rFonts w:cstheme="minorHAnsi"/>
                <w:b/>
                <w:sz w:val="21"/>
                <w:szCs w:val="21"/>
              </w:rPr>
            </w:pPr>
            <w:r w:rsidRPr="00B261F8">
              <w:rPr>
                <w:rFonts w:cstheme="minorHAnsi"/>
                <w:b/>
                <w:sz w:val="21"/>
                <w:szCs w:val="21"/>
              </w:rPr>
              <w:t>Processing</w:t>
            </w:r>
          </w:p>
        </w:tc>
        <w:tc>
          <w:tcPr>
            <w:tcW w:w="90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C2445CE" w14:textId="77777777" w:rsidR="00C42FC6" w:rsidRPr="00B261F8" w:rsidRDefault="00C42FC6" w:rsidP="00C42FC6">
            <w:pPr>
              <w:spacing w:after="120" w:line="240" w:lineRule="auto"/>
              <w:rPr>
                <w:rFonts w:cstheme="minorHAnsi"/>
                <w:b/>
                <w:sz w:val="21"/>
                <w:szCs w:val="21"/>
                <w:lang w:eastAsia="en-GB"/>
              </w:rPr>
            </w:pPr>
            <w:r w:rsidRPr="00B261F8">
              <w:rPr>
                <w:rFonts w:cstheme="minorHAnsi"/>
                <w:b/>
                <w:sz w:val="21"/>
                <w:szCs w:val="21"/>
                <w:lang w:eastAsia="en-GB"/>
              </w:rPr>
              <w:t>Organic</w:t>
            </w:r>
          </w:p>
        </w:tc>
        <w:tc>
          <w:tcPr>
            <w:tcW w:w="12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696E302" w14:textId="77777777" w:rsidR="00C42FC6" w:rsidRPr="00B261F8" w:rsidRDefault="00C42FC6" w:rsidP="00C42FC6">
            <w:pPr>
              <w:spacing w:after="120" w:line="240" w:lineRule="auto"/>
              <w:rPr>
                <w:rFonts w:cstheme="minorHAnsi"/>
                <w:b/>
                <w:sz w:val="21"/>
                <w:szCs w:val="21"/>
                <w:lang w:eastAsia="en-GB"/>
              </w:rPr>
            </w:pPr>
            <w:r w:rsidRPr="00B261F8">
              <w:rPr>
                <w:rFonts w:cstheme="minorHAnsi"/>
                <w:b/>
                <w:sz w:val="21"/>
                <w:szCs w:val="21"/>
                <w:lang w:eastAsia="en-GB"/>
              </w:rPr>
              <w:t>Sweetened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58F6ED0" w14:textId="77777777" w:rsidR="00C42FC6" w:rsidRPr="00B261F8" w:rsidRDefault="00C42FC6" w:rsidP="00C42FC6">
            <w:pPr>
              <w:spacing w:after="120" w:line="240" w:lineRule="auto"/>
              <w:rPr>
                <w:rFonts w:cstheme="minorHAnsi"/>
                <w:b/>
                <w:sz w:val="21"/>
                <w:szCs w:val="21"/>
                <w:lang w:eastAsia="en-GB"/>
              </w:rPr>
            </w:pPr>
            <w:r w:rsidRPr="00B261F8">
              <w:rPr>
                <w:rFonts w:cstheme="minorHAnsi"/>
                <w:b/>
                <w:sz w:val="21"/>
                <w:szCs w:val="21"/>
                <w:lang w:eastAsia="en-GB"/>
              </w:rPr>
              <w:t>Iodine (µg/100mL)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A9AE60C" w14:textId="77777777" w:rsidR="00C42FC6" w:rsidRPr="00B261F8" w:rsidRDefault="00C42FC6" w:rsidP="00C42FC6">
            <w:pPr>
              <w:spacing w:after="120" w:line="240" w:lineRule="auto"/>
              <w:rPr>
                <w:rFonts w:cstheme="minorHAnsi"/>
                <w:b/>
                <w:sz w:val="21"/>
                <w:szCs w:val="21"/>
                <w:lang w:eastAsia="en-GB"/>
              </w:rPr>
            </w:pPr>
            <w:r w:rsidRPr="00B261F8">
              <w:rPr>
                <w:rFonts w:cstheme="minorHAnsi"/>
                <w:b/>
                <w:sz w:val="21"/>
                <w:szCs w:val="21"/>
                <w:lang w:eastAsia="en-GB"/>
              </w:rPr>
              <w:t>Calcium (mg/100mL)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37834F4" w14:textId="77777777" w:rsidR="00C42FC6" w:rsidRPr="00B261F8" w:rsidRDefault="00C42FC6" w:rsidP="00C42FC6">
            <w:pPr>
              <w:spacing w:after="120" w:line="240" w:lineRule="auto"/>
              <w:rPr>
                <w:rFonts w:cstheme="minorHAnsi"/>
                <w:b/>
                <w:sz w:val="21"/>
                <w:szCs w:val="21"/>
                <w:lang w:eastAsia="en-GB"/>
              </w:rPr>
            </w:pPr>
            <w:r w:rsidRPr="00B261F8">
              <w:rPr>
                <w:rFonts w:cstheme="minorHAnsi"/>
                <w:b/>
                <w:sz w:val="21"/>
                <w:szCs w:val="21"/>
                <w:lang w:eastAsia="en-GB"/>
              </w:rPr>
              <w:t>Vitamin B2 (mg/100mL)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59418E8" w14:textId="77777777" w:rsidR="00C42FC6" w:rsidRPr="00B261F8" w:rsidRDefault="00C42FC6" w:rsidP="00C42FC6">
            <w:pPr>
              <w:spacing w:after="120" w:line="240" w:lineRule="auto"/>
              <w:rPr>
                <w:rFonts w:cstheme="minorHAnsi"/>
                <w:b/>
                <w:sz w:val="21"/>
                <w:szCs w:val="21"/>
                <w:lang w:eastAsia="en-GB"/>
              </w:rPr>
            </w:pPr>
            <w:r w:rsidRPr="00B261F8">
              <w:rPr>
                <w:rFonts w:cstheme="minorHAnsi"/>
                <w:b/>
                <w:sz w:val="21"/>
                <w:szCs w:val="21"/>
                <w:lang w:eastAsia="en-GB"/>
              </w:rPr>
              <w:t>Vitamin B12 (µg/100mL)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D8C52D4" w14:textId="77777777" w:rsidR="00C42FC6" w:rsidRPr="00B261F8" w:rsidRDefault="00C42FC6" w:rsidP="00C42FC6">
            <w:pPr>
              <w:spacing w:after="120" w:line="240" w:lineRule="auto"/>
              <w:rPr>
                <w:rFonts w:cstheme="minorHAnsi"/>
                <w:b/>
                <w:sz w:val="21"/>
                <w:szCs w:val="21"/>
                <w:lang w:eastAsia="en-GB"/>
              </w:rPr>
            </w:pPr>
            <w:r w:rsidRPr="00B261F8">
              <w:rPr>
                <w:rFonts w:cstheme="minorHAnsi"/>
                <w:b/>
                <w:sz w:val="21"/>
                <w:szCs w:val="21"/>
                <w:lang w:eastAsia="en-GB"/>
              </w:rPr>
              <w:t>Vitamin D (µg/100 mL)</w:t>
            </w:r>
          </w:p>
        </w:tc>
      </w:tr>
      <w:tr w:rsidR="00034E17" w:rsidRPr="00A6352B" w14:paraId="36BED4E2" w14:textId="77777777" w:rsidTr="002B2A58">
        <w:trPr>
          <w:trHeight w:val="300"/>
        </w:trPr>
        <w:tc>
          <w:tcPr>
            <w:tcW w:w="993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47531A84" w14:textId="62DD78B2" w:rsidR="00034E17" w:rsidRPr="00A6352B" w:rsidRDefault="00034E17" w:rsidP="00034E1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Almond (n=34)</w:t>
            </w:r>
          </w:p>
        </w:tc>
        <w:tc>
          <w:tcPr>
            <w:tcW w:w="17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A25949" w14:textId="50DCF295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di</w:t>
            </w:r>
          </w:p>
        </w:tc>
        <w:tc>
          <w:tcPr>
            <w:tcW w:w="221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4812C5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04F3D1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0A9A7A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51668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C976AF" w14:textId="579733E8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309B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DB0ECA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D30E7C" w14:textId="1F2636A1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41EC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DF803D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479228" w14:textId="23C6AAD8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24069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034E17" w:rsidRPr="00A6352B" w14:paraId="629351E0" w14:textId="77777777" w:rsidTr="002B2A58">
        <w:trPr>
          <w:trHeight w:val="300"/>
        </w:trPr>
        <w:tc>
          <w:tcPr>
            <w:tcW w:w="993" w:type="dxa"/>
            <w:vMerge/>
            <w:tcBorders>
              <w:left w:val="nil"/>
              <w:right w:val="nil"/>
            </w:tcBorders>
            <w:vAlign w:val="center"/>
          </w:tcPr>
          <w:p w14:paraId="662C42B6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32F824" w14:textId="77111A56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di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667AF5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Un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87E8D6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FC3FCB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2837B8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EE7A0A" w14:textId="028B8CC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309B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CCB68F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47F7D" w14:textId="683AEEEE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41EC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1BBBD9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023AB8" w14:textId="479E8E0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24069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034E17" w:rsidRPr="00A6352B" w14:paraId="31B4C04D" w14:textId="77777777" w:rsidTr="002B2A58">
        <w:trPr>
          <w:trHeight w:val="300"/>
        </w:trPr>
        <w:tc>
          <w:tcPr>
            <w:tcW w:w="993" w:type="dxa"/>
            <w:vMerge/>
            <w:tcBorders>
              <w:left w:val="nil"/>
              <w:right w:val="nil"/>
            </w:tcBorders>
            <w:vAlign w:val="center"/>
          </w:tcPr>
          <w:p w14:paraId="0260ECBA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3FDCA8" w14:textId="72820E06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0113C3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600E10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0836B4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278EC0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9C4328" w14:textId="45BFF7CA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309B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C8FC1F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7CF9A6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820B42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F68E0F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034E17" w:rsidRPr="00A6352B" w14:paraId="569B7EF4" w14:textId="77777777" w:rsidTr="002B2A58">
        <w:trPr>
          <w:trHeight w:val="300"/>
        </w:trPr>
        <w:tc>
          <w:tcPr>
            <w:tcW w:w="993" w:type="dxa"/>
            <w:vMerge/>
            <w:tcBorders>
              <w:left w:val="nil"/>
              <w:right w:val="nil"/>
            </w:tcBorders>
            <w:vAlign w:val="center"/>
          </w:tcPr>
          <w:p w14:paraId="35F54C44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7C613D" w14:textId="3960143D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AB4963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2B27D7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A44AE2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D98989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7E008B" w14:textId="262B715B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309B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E7C20A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0BE8E7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F2B5A5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2F389B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034E17" w:rsidRPr="00A6352B" w14:paraId="49AB65AE" w14:textId="77777777" w:rsidTr="002B2A58">
        <w:trPr>
          <w:trHeight w:val="300"/>
        </w:trPr>
        <w:tc>
          <w:tcPr>
            <w:tcW w:w="993" w:type="dxa"/>
            <w:vMerge/>
            <w:tcBorders>
              <w:left w:val="nil"/>
              <w:right w:val="nil"/>
            </w:tcBorders>
            <w:vAlign w:val="center"/>
          </w:tcPr>
          <w:p w14:paraId="27307241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185745" w14:textId="295E7161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D8AB3D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Un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2E0D58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C295B3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F5DEBB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6E5239" w14:textId="38A5B1EC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309B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552794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DC2E90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F2FCF7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DF617A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034E17" w:rsidRPr="00A6352B" w14:paraId="346B9359" w14:textId="77777777" w:rsidTr="002B2A58">
        <w:trPr>
          <w:trHeight w:val="300"/>
        </w:trPr>
        <w:tc>
          <w:tcPr>
            <w:tcW w:w="993" w:type="dxa"/>
            <w:vMerge/>
            <w:tcBorders>
              <w:left w:val="nil"/>
              <w:right w:val="nil"/>
            </w:tcBorders>
            <w:vAlign w:val="center"/>
          </w:tcPr>
          <w:p w14:paraId="48B040BA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28858D" w14:textId="21D021E0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98610B" w14:textId="12DFDC66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Roasted un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CFAF59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86C6B2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815A93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7CB747" w14:textId="7E84E4DE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309B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9024FE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E7E409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241D36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8188D7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C42FC6" w:rsidRPr="00A6352B" w14:paraId="738245FD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178C293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10EE90" w14:textId="424621D1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9CB5D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Roasted Almon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F90DC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91DA1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678B0D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4E597F" w14:textId="6655053C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309B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CC4CEF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B0209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DF7B2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8369E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C42FC6" w:rsidRPr="00A6352B" w14:paraId="63DC402C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40705ECC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57DDCE" w14:textId="291908B9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sda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E5109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Un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BA21C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AEE6F4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DEDB5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912AA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4.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1E8CF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134F2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CF6594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78A84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C42FC6" w:rsidRPr="00A6352B" w14:paraId="49B4E935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424D6D6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86A26D" w14:textId="1802E665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sda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11FBCC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Un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F5B6E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765DB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F5E5E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80F5F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4.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6960CC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B337F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75FD7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8A24DC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C42FC6" w:rsidRPr="00A6352B" w14:paraId="6008BEFA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36F7DD3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A1F0F3" w14:textId="410D5161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sda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A579BD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3C0ADF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79E43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356F6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FF45DD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4.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2816C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FE0AC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EF9F1A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B76E2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C42FC6" w:rsidRPr="00A6352B" w14:paraId="6C5E797F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29D074AD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86887C" w14:textId="353ABF7A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Blue Diamond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2EBD0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Barista Blen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16E0C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B927D4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39B01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24D4B8" w14:textId="34C678BF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547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016E70" w14:textId="7E9D1242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F67F20" w14:textId="5EE3FC9D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A4E1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77D08E" w14:textId="36E83A0F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A4E1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88C0EF" w14:textId="03F875F8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A4E1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07FA156F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088B6EFF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0494A6" w14:textId="667DF0CA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Blue Diamond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C772E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8FF68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F0DD54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679BE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D4FC8E" w14:textId="1DDF42E3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547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E9B54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DCD2B1" w14:textId="0F1C417B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C1F5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8B9EFA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5EAC0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C42FC6" w:rsidRPr="00A6352B" w14:paraId="5704B645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7CF49FAF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B1581B" w14:textId="452A25B0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Blue Diamond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8DF74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Un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540EB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C698D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E1654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6A55E" w14:textId="6FB183B9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547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32BB7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4DFC60" w14:textId="4FE1B3CD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C1F5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D7C16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2232D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C42FC6" w:rsidRPr="00A6352B" w14:paraId="6936C866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00BA1D5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0E5AEF" w14:textId="1A4C6B39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alifa</w:t>
            </w:r>
            <w:proofErr w:type="spellEnd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Farms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C38DAA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Un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1EA2ED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5D34B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BC296C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8DDF03" w14:textId="7CF6D19E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547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B15A9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8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EC5CC6" w14:textId="5B877A9B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C1F5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AFC137" w14:textId="4CFA2C56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E325E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4380A" w14:textId="098EC3B3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24418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6E7E0993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4E6345C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40AC4A" w14:textId="08F2318B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Drink Bruce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1E82E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90A09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6DEEEA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735EF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0F59BE" w14:textId="2F07EE96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547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274FD" w14:textId="07A24FC3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5000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7ED2C5" w14:textId="3F595AA5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C1F5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68A6A2" w14:textId="3AF03CDB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E325E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CD713E" w14:textId="395CDBD2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24418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1526B3BC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48B21514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B05407" w14:textId="1037D34E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Innocent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945EB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01977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1BE6E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74FFE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895925" w14:textId="0DC1A2CA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547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2DA468" w14:textId="76CB3056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5000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08D397" w14:textId="630C800E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C1F5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AA2F55" w14:textId="277F270F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E325E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6A3CC" w14:textId="0C0B13DC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24418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7F380161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6A21D3C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646C0C" w14:textId="4760DD9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Just Free (Lidl)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91D9A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57DEF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10A66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CBC77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B09746" w14:textId="7B026AAB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547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A806E4" w14:textId="60952C2A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5000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1CFD9E" w14:textId="29B4DEEC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C1F5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3A775C" w14:textId="255E456C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E325E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01B98D" w14:textId="12D66D52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24418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5CED0A98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6492806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0267A2" w14:textId="1A9BC2F2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Just Free (Lidl)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4E5D7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Un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6446C4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FBC84F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40695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155AEA" w14:textId="2498D80A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547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4D7AAF" w14:textId="13A8878D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5000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683D7A" w14:textId="0B0435BC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C1F5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0B4A1C" w14:textId="2E8560F9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E325E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26F760" w14:textId="17AF7C4C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24418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424D9B93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13AA5F24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9E6301" w14:textId="6EAA3B1B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arks &amp; Spencer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48FD4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292D1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B389DA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BC100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C0310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4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262B9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6238D6" w14:textId="585DC8A6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C1F5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2B377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FAD1C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.5</w:t>
            </w:r>
          </w:p>
        </w:tc>
      </w:tr>
      <w:tr w:rsidR="00C42FC6" w:rsidRPr="00A6352B" w14:paraId="02AD0409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51744C1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2F2491" w14:textId="1376D920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arks &amp; Spencer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9A9B1A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Un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3D18C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EC461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4991E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6E676A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4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821EF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EA617D" w14:textId="6B0B5050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C1F5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AAD30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6D71A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.5</w:t>
            </w:r>
          </w:p>
        </w:tc>
      </w:tr>
      <w:tr w:rsidR="00C42FC6" w:rsidRPr="00A6352B" w14:paraId="02F0D8EA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292F292F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ACFE83" w14:textId="77AFAA8F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orrisons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ACB83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23DA8A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83C1B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AA69CF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AA011E" w14:textId="2873497F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34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F9AA5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08F8FD" w14:textId="3D4C0B3A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C1F5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44E7E4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80D178" w14:textId="727307D2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A4DA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48416798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1AC4B2A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BE403A" w14:textId="2FB0554A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orrisons</w:t>
            </w:r>
          </w:p>
        </w:tc>
        <w:tc>
          <w:tcPr>
            <w:tcW w:w="221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B2D39A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Unsweetened</w:t>
            </w:r>
          </w:p>
        </w:tc>
        <w:tc>
          <w:tcPr>
            <w:tcW w:w="119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6C8F5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2DE2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D091AC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714CB9" w14:textId="03F8C024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2334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993BDC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9A3AEB" w14:textId="1FE7CF15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C1F5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8D3149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4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A1982" w14:textId="166780F4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A4DA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25BE8C74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5847D3AC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1A56B7" w14:textId="4EA2D811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Plenish</w:t>
            </w:r>
          </w:p>
        </w:tc>
        <w:tc>
          <w:tcPr>
            <w:tcW w:w="221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7D936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Unsweetened</w:t>
            </w:r>
          </w:p>
        </w:tc>
        <w:tc>
          <w:tcPr>
            <w:tcW w:w="119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8BD57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891F4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4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81DA1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992C8E" w14:textId="2F1196B0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E70B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F08E5" w14:textId="2FD5E8EB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84BC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1513B4" w14:textId="68382AE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84BC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A1CA6B" w14:textId="15B6F27E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84BC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DF1F3F" w14:textId="6EDF56E1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84BC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034E17" w:rsidRPr="00A6352B" w14:paraId="7B16712C" w14:textId="77777777" w:rsidTr="002B2A58">
        <w:trPr>
          <w:trHeight w:val="300"/>
        </w:trPr>
        <w:tc>
          <w:tcPr>
            <w:tcW w:w="993" w:type="dxa"/>
            <w:vMerge w:val="restart"/>
            <w:tcBorders>
              <w:left w:val="nil"/>
              <w:right w:val="nil"/>
            </w:tcBorders>
          </w:tcPr>
          <w:p w14:paraId="2D201332" w14:textId="24FE92AB" w:rsidR="00034E17" w:rsidRPr="00A6352B" w:rsidRDefault="00034E17" w:rsidP="00C436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Almond cont.</w:t>
            </w: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2D1DC6" w14:textId="1B3075B3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Plenish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DBFCC9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6% Almon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7D8C47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7B50C9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D73CC8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43B7F8" w14:textId="261F56F3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E70B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F593D7" w14:textId="2ED6BA9D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84BC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356491" w14:textId="2CDEA31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84BC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5FD0C3" w14:textId="506052E8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84BC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D8AAA0" w14:textId="04E6C7D2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84BC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034E17" w:rsidRPr="00A6352B" w14:paraId="4685CF92" w14:textId="77777777" w:rsidTr="002B2A58">
        <w:trPr>
          <w:trHeight w:val="300"/>
        </w:trPr>
        <w:tc>
          <w:tcPr>
            <w:tcW w:w="993" w:type="dxa"/>
            <w:vMerge/>
            <w:tcBorders>
              <w:left w:val="nil"/>
              <w:right w:val="nil"/>
            </w:tcBorders>
            <w:vAlign w:val="center"/>
          </w:tcPr>
          <w:p w14:paraId="2D229394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838E91" w14:textId="7B7E08BF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Provamel</w:t>
            </w:r>
            <w:proofErr w:type="spellEnd"/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012DBD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447610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722BD0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07A8E6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E74D55" w14:textId="034AB710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E70B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8E7E30" w14:textId="6EC38D3F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84BC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8BB5C8" w14:textId="11EB6126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84BC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C971ED" w14:textId="71C5CCE6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84BC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247ABF" w14:textId="3BBDAE7D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84BC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034E17" w:rsidRPr="00A6352B" w14:paraId="1E412FF6" w14:textId="77777777" w:rsidTr="002B2A58">
        <w:trPr>
          <w:trHeight w:val="300"/>
        </w:trPr>
        <w:tc>
          <w:tcPr>
            <w:tcW w:w="993" w:type="dxa"/>
            <w:vMerge/>
            <w:tcBorders>
              <w:left w:val="nil"/>
              <w:right w:val="nil"/>
            </w:tcBorders>
            <w:vAlign w:val="center"/>
          </w:tcPr>
          <w:p w14:paraId="6C45AD37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24ED12" w14:textId="053563E3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Rude Health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A7AF7F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045A73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0EDA46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D889DE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2DECB4" w14:textId="74B8706F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E70B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DE9453" w14:textId="4F1ED76E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84BC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ED1350" w14:textId="64B7643D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84BC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0AB1C4" w14:textId="149FA662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84BC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526D8B" w14:textId="67259E09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84BC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034E17" w:rsidRPr="00A6352B" w14:paraId="0B67D77F" w14:textId="77777777" w:rsidTr="002B2A58">
        <w:trPr>
          <w:trHeight w:val="300"/>
        </w:trPr>
        <w:tc>
          <w:tcPr>
            <w:tcW w:w="993" w:type="dxa"/>
            <w:vMerge/>
            <w:tcBorders>
              <w:left w:val="nil"/>
              <w:right w:val="nil"/>
            </w:tcBorders>
            <w:vAlign w:val="center"/>
          </w:tcPr>
          <w:p w14:paraId="530E28DB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18FF83" w14:textId="15009984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Rude Health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0F1104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Barista Blen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0CAAC9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009CCF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8CAF74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33D173" w14:textId="395A0369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E70B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F72097" w14:textId="1FA1F4C6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84BC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AA056A" w14:textId="4CBD4295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84BC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9E9510" w14:textId="71CC4DB2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84BC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C973AF" w14:textId="310B810D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84BC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034E17" w:rsidRPr="00A6352B" w14:paraId="74C366D0" w14:textId="77777777" w:rsidTr="002B2A58">
        <w:trPr>
          <w:trHeight w:val="300"/>
        </w:trPr>
        <w:tc>
          <w:tcPr>
            <w:tcW w:w="993" w:type="dxa"/>
            <w:vMerge/>
            <w:tcBorders>
              <w:left w:val="nil"/>
              <w:right w:val="nil"/>
            </w:tcBorders>
            <w:vAlign w:val="center"/>
          </w:tcPr>
          <w:p w14:paraId="1CFE3CCC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FB2A5E" w14:textId="58219FD9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Rude Health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9517C4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BD75D9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5ECFCA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563692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78761A" w14:textId="6A45C059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E70B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578EF9" w14:textId="36970213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84BC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14C3E5" w14:textId="68D49CEF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84BC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ABEF14" w14:textId="7CEB2CC5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84BC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FF7F4C" w14:textId="5C97BE74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84BC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7D523918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164A8BB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9E56F3" w14:textId="6C1FAD5C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Rude Health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7A76F4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Ultimate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323DD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7B3AB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8887F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D54136" w14:textId="096DD4CD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E70B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3381DE" w14:textId="1B4DC6F5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84BC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0A05E6" w14:textId="63E792DA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84BC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914A1C" w14:textId="5014E48E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84BC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D4C9E6" w14:textId="729E5AB5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84BC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01781566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15BC549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123801" w14:textId="1B9DF492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ainsbury's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FB342A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Un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0CF2C4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CA3C4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77E31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4F94AB" w14:textId="16BD9640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E70B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07172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0FDB0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528DA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11586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C42FC6" w:rsidRPr="00A6352B" w14:paraId="620D7052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01D709D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B12544" w14:textId="6896F23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Tesco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EF520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2ADCD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66049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CAAD0F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5DE5A0" w14:textId="008B1A14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E70B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3F086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328374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E9D4C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94B5C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C42FC6" w:rsidRPr="00A6352B" w14:paraId="532010F5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3E84C5EC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10BB79" w14:textId="11C7F16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Tesco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F4E12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Un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6D967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32272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14C76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338CA6" w14:textId="4A450F19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E70B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A76CEF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0AE23F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96411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4AC2CD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C42FC6" w:rsidRPr="00A6352B" w14:paraId="75718B80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1144622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D2ECE9" w14:textId="3792AEB0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Tesco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D765BC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66B4E4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364F4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8BC5A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29C134" w14:textId="62CB7D26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E70B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E5AA34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BF5D3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67D60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8ABC9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C42FC6" w:rsidRPr="00A6352B" w14:paraId="0252FA89" w14:textId="77777777" w:rsidTr="002B2A58">
        <w:trPr>
          <w:trHeight w:val="315"/>
        </w:trPr>
        <w:tc>
          <w:tcPr>
            <w:tcW w:w="993" w:type="dxa"/>
            <w:tcBorders>
              <w:left w:val="nil"/>
              <w:bottom w:val="single" w:sz="8" w:space="0" w:color="auto"/>
              <w:right w:val="nil"/>
            </w:tcBorders>
            <w:vAlign w:val="center"/>
          </w:tcPr>
          <w:p w14:paraId="1033840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5E3301" w14:textId="409ADD95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Tesco</w:t>
            </w:r>
          </w:p>
        </w:tc>
        <w:tc>
          <w:tcPr>
            <w:tcW w:w="221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D7ACE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Unsweetened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1086AA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0AE78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60C94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15D134" w14:textId="42EB2018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E70B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0784C4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7D3AF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C4C789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BBF92C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034E17" w:rsidRPr="00A6352B" w14:paraId="16538958" w14:textId="77777777" w:rsidTr="002B2A58">
        <w:trPr>
          <w:trHeight w:val="300"/>
        </w:trPr>
        <w:tc>
          <w:tcPr>
            <w:tcW w:w="993" w:type="dxa"/>
            <w:vMerge w:val="restart"/>
            <w:tcBorders>
              <w:top w:val="nil"/>
              <w:left w:val="nil"/>
              <w:right w:val="nil"/>
            </w:tcBorders>
          </w:tcPr>
          <w:p w14:paraId="2B889960" w14:textId="24EAF830" w:rsidR="00034E17" w:rsidRPr="00A6352B" w:rsidRDefault="00034E17" w:rsidP="00034E1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oconut (n=21)</w:t>
            </w: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1F1887" w14:textId="4866D1BA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FCE5D6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oconut &amp; Almon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0A00B5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CA01EA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B81F89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9EA714" w14:textId="53FC1E46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379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7CA214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629DC0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4AA956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4F393C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034E17" w:rsidRPr="00A6352B" w14:paraId="63592E16" w14:textId="77777777" w:rsidTr="002B2A58">
        <w:trPr>
          <w:trHeight w:val="300"/>
        </w:trPr>
        <w:tc>
          <w:tcPr>
            <w:tcW w:w="993" w:type="dxa"/>
            <w:vMerge/>
            <w:tcBorders>
              <w:left w:val="nil"/>
              <w:right w:val="nil"/>
            </w:tcBorders>
            <w:vAlign w:val="center"/>
          </w:tcPr>
          <w:p w14:paraId="7E260736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51CAB" w14:textId="4887005F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E989DE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5AB08A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335C05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5E2D60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FF6229" w14:textId="60CB9842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379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65B820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559FEF" w14:textId="5293AB26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A1D4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E5547E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E70FE2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034E17" w:rsidRPr="00A6352B" w14:paraId="77FFDCC0" w14:textId="77777777" w:rsidTr="002B2A58">
        <w:trPr>
          <w:trHeight w:val="300"/>
        </w:trPr>
        <w:tc>
          <w:tcPr>
            <w:tcW w:w="993" w:type="dxa"/>
            <w:vMerge/>
            <w:tcBorders>
              <w:left w:val="nil"/>
              <w:right w:val="nil"/>
            </w:tcBorders>
            <w:vAlign w:val="center"/>
          </w:tcPr>
          <w:p w14:paraId="1DC0D3CA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E79082" w14:textId="1858B26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9F82E6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Un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6D89D3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4D2D16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C758C4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A544C1" w14:textId="0E4F0DE5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379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4B59A8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BB6F0E" w14:textId="22ED9F85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A1D4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A02AA6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9115D8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C42FC6" w:rsidRPr="00A6352B" w14:paraId="50B31073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66191E9A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BD85DF" w14:textId="572FF6BA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C59B7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A345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E5ECA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B4ABCC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2F5E84" w14:textId="44A7B653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379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49CAA4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EFC381" w14:textId="4B7B9EED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A1D4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2C021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59A244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C42FC6" w:rsidRPr="00A6352B" w14:paraId="0B35417C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7DB09C1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EAE0CF" w14:textId="218EC88D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sda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BF4B0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AE2B3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BD282F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BB844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CEF65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4.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CCE07C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CCEB6F" w14:textId="11209890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A1D4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70F1F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FE84B1" w14:textId="3902D4EC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2131EA75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3EFFEB3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31325D" w14:textId="3D7EA800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sda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65FDD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C7013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8636A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EA994D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07FE8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4.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BB8B6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DFE7E1" w14:textId="7AE0B88E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A1D4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CF671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B2108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6</w:t>
            </w:r>
          </w:p>
        </w:tc>
      </w:tr>
      <w:tr w:rsidR="00C42FC6" w:rsidRPr="00A6352B" w14:paraId="09F2B1BE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0E08191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071C9F" w14:textId="4E14C64B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Drink Bruce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E1F7DF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oconut &amp; Almon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EF067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D7147D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39C76A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A41CB3" w14:textId="40FD3396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F487E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EDEE25" w14:textId="45913FD4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C13C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D5E999" w14:textId="56ADEA68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C13C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6F3220" w14:textId="6EDD419F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C13C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E2E186" w14:textId="010D9B2B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C13C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7518C70B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766CEF2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0DBE3A" w14:textId="0A082B2C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Innocent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477E0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BAACE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881C5F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B5250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5B5AEE" w14:textId="3600D2E4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F487E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BC5C4B" w14:textId="729BA04D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C13C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2D5839" w14:textId="395B3A40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C13C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9E7EA3" w14:textId="4F8BA8A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C13C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6D1DB1" w14:textId="4A64AE7E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C13C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64AD4E6C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34374394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390580" w14:textId="053097AC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Koko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94E90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BB753F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8DE054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E3ECAD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FB93EB" w14:textId="23DB3ACE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F487E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668DDD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5D3BEA" w14:textId="7582F20F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A1D4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D057AC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C04F4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C42FC6" w:rsidRPr="00A6352B" w14:paraId="0C45C141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2CAC77E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FB9227" w14:textId="273B655D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Koko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22EA9D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Un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8F5A0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7DCC4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13BFA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AC320C" w14:textId="3D064F22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F487E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08E20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D4277E" w14:textId="2DB26963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A1D4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FBFDD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45FE9F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C42FC6" w:rsidRPr="00A6352B" w14:paraId="27C9646B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33DF61E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A98C43" w14:textId="107D5981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Koko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76C56D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uper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80AD5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865B5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6ADAB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549A1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A7F30A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7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23B78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456BC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454734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.2</w:t>
            </w:r>
          </w:p>
        </w:tc>
      </w:tr>
      <w:tr w:rsidR="00C42FC6" w:rsidRPr="00A6352B" w14:paraId="7CDE468A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6AF0D53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76E035" w14:textId="265A22AC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ucy Bee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8433C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C37A64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3B160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C92A9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73BC18" w14:textId="1E86F212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03CB60" w14:textId="0362837D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23EF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9DCF82" w14:textId="3D06C94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23EF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2E7974" w14:textId="54F9BB3E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23EF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F63F11" w14:textId="5B60BD43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23EF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4F09B9EF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3CEE0BB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2C2EB2" w14:textId="064FC2BA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arks &amp; Spencer</w:t>
            </w:r>
          </w:p>
        </w:tc>
        <w:tc>
          <w:tcPr>
            <w:tcW w:w="221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10851E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3C0D8D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E097E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2FCC1C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B636B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30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5D336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8A40F2" w14:textId="065AE825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5EA832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9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B5F1C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C42FC6" w:rsidRPr="00A6352B" w14:paraId="77BD2033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761DA4DA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C518AB" w14:textId="168B3930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Plenish</w:t>
            </w:r>
          </w:p>
        </w:tc>
        <w:tc>
          <w:tcPr>
            <w:tcW w:w="2211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50417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C814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280464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4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3D3F6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B537EB" w14:textId="3D9B94E4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D2BE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2EF762" w14:textId="4CECAC44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36305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D5293F" w14:textId="254E9A95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36305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9C03AB" w14:textId="461CD86F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36305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459049" w14:textId="3115C228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36305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6F4D9200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6166F09C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DC6E95" w14:textId="7A63CAC5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Rebel Kitchen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8B0F3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emi-skimm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D3769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794EF4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D6C72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A2D4D9" w14:textId="1D29FAB3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D2BE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C4CB9" w14:textId="53D98803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36305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A7F80C" w14:textId="64E5A33C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36305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E3CFF5" w14:textId="568AF2B4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36305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ADBD8C" w14:textId="11C6810E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36305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034E17" w:rsidRPr="00A6352B" w14:paraId="51B42A16" w14:textId="77777777" w:rsidTr="002B2A58">
        <w:trPr>
          <w:trHeight w:val="300"/>
        </w:trPr>
        <w:tc>
          <w:tcPr>
            <w:tcW w:w="993" w:type="dxa"/>
            <w:vMerge w:val="restart"/>
            <w:tcBorders>
              <w:left w:val="nil"/>
              <w:right w:val="nil"/>
            </w:tcBorders>
          </w:tcPr>
          <w:p w14:paraId="71275F45" w14:textId="37DDAC4D" w:rsidR="00034E17" w:rsidRPr="00A6352B" w:rsidRDefault="00034E17" w:rsidP="00034E1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Coconut cont.</w:t>
            </w: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907DDC" w14:textId="59140C44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Rebel Kitchen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394EEC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Whole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9559B8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9FEB91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1D001A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99CAE6" w14:textId="44288D85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D2BE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09B125" w14:textId="4EDFE760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36305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DDBF3E" w14:textId="10404244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36305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FE8F74" w14:textId="789E46B9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36305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D23E7E" w14:textId="62810F61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36305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034E17" w:rsidRPr="00A6352B" w14:paraId="5A8B3CD7" w14:textId="77777777" w:rsidTr="002B2A58">
        <w:trPr>
          <w:trHeight w:val="300"/>
        </w:trPr>
        <w:tc>
          <w:tcPr>
            <w:tcW w:w="993" w:type="dxa"/>
            <w:vMerge/>
            <w:tcBorders>
              <w:left w:val="nil"/>
              <w:right w:val="nil"/>
            </w:tcBorders>
            <w:vAlign w:val="center"/>
          </w:tcPr>
          <w:p w14:paraId="65F5C246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21879" w14:textId="1CB85085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Rude Health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C1CC00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BBE102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B3EEBC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DA5014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3EE86F" w14:textId="7C335AD6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D2BE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67A3A5" w14:textId="135228E6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36305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FDC90F" w14:textId="4C66F9FB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36305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170F4E" w14:textId="49A497AC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36305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B2E86C" w14:textId="58CB6484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36305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034E17" w:rsidRPr="00A6352B" w14:paraId="1BA70336" w14:textId="77777777" w:rsidTr="002B2A58">
        <w:trPr>
          <w:trHeight w:val="300"/>
        </w:trPr>
        <w:tc>
          <w:tcPr>
            <w:tcW w:w="993" w:type="dxa"/>
            <w:vMerge/>
            <w:tcBorders>
              <w:left w:val="nil"/>
              <w:right w:val="nil"/>
            </w:tcBorders>
            <w:vAlign w:val="center"/>
          </w:tcPr>
          <w:p w14:paraId="118C379C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FB8D50" w14:textId="2AC6392D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Tesco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69123A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ECFE95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EF66DC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49B966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5A4FBA" w14:textId="3D52FE40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D2BE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B16BF6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878A97" w14:textId="3B99E658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F06E1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DCB4F9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7806F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C42FC6" w:rsidRPr="00A6352B" w14:paraId="1B9447C5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2FFB589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4C6D93" w14:textId="72EE0323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UFC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146B8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Un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6F078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813AFC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C0A71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D628FF" w14:textId="3367EDA4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D2BE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EF6EB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97.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783A07" w14:textId="52C65276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F06E1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56F191" w14:textId="5313694F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7E050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</w:t>
            </w:r>
          </w:p>
        </w:tc>
      </w:tr>
      <w:tr w:rsidR="00C42FC6" w:rsidRPr="00A6352B" w14:paraId="02DF0C30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18E19A0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57F620" w14:textId="5AE83261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Valsoia</w:t>
            </w:r>
            <w:proofErr w:type="spellEnd"/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8A173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oconut &amp; Almon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AA9BC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26537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5BFA7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A41D45" w14:textId="70306022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D2BE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038D7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5737A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FE82F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F234C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.5</w:t>
            </w:r>
          </w:p>
        </w:tc>
      </w:tr>
      <w:tr w:rsidR="00C42FC6" w:rsidRPr="00A6352B" w14:paraId="520651F2" w14:textId="77777777" w:rsidTr="002B2A58">
        <w:trPr>
          <w:trHeight w:val="315"/>
        </w:trPr>
        <w:tc>
          <w:tcPr>
            <w:tcW w:w="993" w:type="dxa"/>
            <w:tcBorders>
              <w:left w:val="nil"/>
              <w:bottom w:val="single" w:sz="8" w:space="0" w:color="auto"/>
              <w:right w:val="nil"/>
            </w:tcBorders>
            <w:vAlign w:val="center"/>
          </w:tcPr>
          <w:p w14:paraId="376D12DD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C5681D" w14:textId="7ADAD011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Vita Coco</w:t>
            </w:r>
          </w:p>
        </w:tc>
        <w:tc>
          <w:tcPr>
            <w:tcW w:w="221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137FE3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Unsweetened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1F9FF4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481AAD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3419D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CF3EE5" w14:textId="0D28D106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D2BE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AC941B" w14:textId="0DD24520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56399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BAC380" w14:textId="1C3ABC84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56399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EACA5B" w14:textId="141E0CBD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56399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62027D" w14:textId="7EEBE366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56399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034E17" w:rsidRPr="00A6352B" w14:paraId="3C11AA7B" w14:textId="77777777" w:rsidTr="002B2A58">
        <w:trPr>
          <w:trHeight w:val="300"/>
        </w:trPr>
        <w:tc>
          <w:tcPr>
            <w:tcW w:w="993" w:type="dxa"/>
            <w:vMerge w:val="restart"/>
            <w:tcBorders>
              <w:top w:val="nil"/>
              <w:left w:val="nil"/>
              <w:right w:val="nil"/>
            </w:tcBorders>
          </w:tcPr>
          <w:p w14:paraId="51AE68C4" w14:textId="74C4F498" w:rsidR="00034E17" w:rsidRPr="00A6352B" w:rsidRDefault="00034E17" w:rsidP="00034E1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at (n=32) </w:t>
            </w: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B20F27" w14:textId="7691C7E4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di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FC0B3C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47BBE3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FFCB0E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1DBEE2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30EC66" w14:textId="205EE56F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E7ED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E9C81E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AEF02D" w14:textId="02287AB8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772A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40E0EB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01406F" w14:textId="0006D948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034E17" w:rsidRPr="00A6352B" w14:paraId="7FE9A4B5" w14:textId="77777777" w:rsidTr="002B2A58">
        <w:trPr>
          <w:trHeight w:val="300"/>
        </w:trPr>
        <w:tc>
          <w:tcPr>
            <w:tcW w:w="993" w:type="dxa"/>
            <w:vMerge/>
            <w:tcBorders>
              <w:left w:val="nil"/>
              <w:right w:val="nil"/>
            </w:tcBorders>
            <w:vAlign w:val="center"/>
          </w:tcPr>
          <w:p w14:paraId="77A39B52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18ADA8" w14:textId="782D29A5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di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CAC891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Un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D47E8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3C51F7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2163E5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0228FF" w14:textId="2648DE06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E7ED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EBB28D" w14:textId="3F579AA4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2DA4FE" w14:textId="0BECFF7E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772A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1F489C" w14:textId="36E2EB6A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E474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318C8B" w14:textId="2C0DC329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E474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034E17" w:rsidRPr="00A6352B" w14:paraId="7B485D09" w14:textId="77777777" w:rsidTr="002B2A58">
        <w:trPr>
          <w:trHeight w:val="300"/>
        </w:trPr>
        <w:tc>
          <w:tcPr>
            <w:tcW w:w="993" w:type="dxa"/>
            <w:vMerge/>
            <w:tcBorders>
              <w:left w:val="nil"/>
              <w:right w:val="nil"/>
            </w:tcBorders>
            <w:vAlign w:val="center"/>
          </w:tcPr>
          <w:p w14:paraId="2D4CA0FA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4F4210" w14:textId="400224DA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A62665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Un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1BCE95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D0CE18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7F4FC1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235B35" w14:textId="72924E8F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E7ED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6ECDA7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471DD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20D7DE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063C69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C42FC6" w:rsidRPr="00A6352B" w14:paraId="26EBB027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29ABEB1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DD3AF3" w14:textId="7C3F765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sda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2B582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E12B1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3E7B7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13CFAA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12662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5.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E5C54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CD2C59" w14:textId="27236D54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E5F6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2B351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A0766C" w14:textId="5AFA909F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97F31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0FE7EC1B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40422C2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35DB71" w14:textId="36A3AD75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sda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302E74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72FF0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AE255A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DBD2ED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3790C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BA3BD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4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95C81A" w14:textId="6BA9E31D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E5F6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2A34A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32049D" w14:textId="47128D61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97F31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17259ED6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51BC61A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9311E5" w14:textId="41D98B28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alifa</w:t>
            </w:r>
            <w:proofErr w:type="spellEnd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Farms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2257B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Barista Blen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8C7D1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A7EB9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05F30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48E7A0" w14:textId="4C0D4C5D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D0EE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EAB2AD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D5709D" w14:textId="51D74191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E5F6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4E01BC" w14:textId="3587BBDB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E3B49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A58D2C" w14:textId="398F03B8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97F31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577026EE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31B21DCF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F04508" w14:textId="4E41143C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alifa</w:t>
            </w:r>
            <w:proofErr w:type="spellEnd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Farms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95494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290EEC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2E3D5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F30E2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723A05" w14:textId="2B8722AD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D0EE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289B7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E139A3" w14:textId="45C119F3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E5F6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6D038C" w14:textId="7FF0382D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E3B49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2DE9D4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C42FC6" w:rsidRPr="00A6352B" w14:paraId="06451040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29F3D97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4BD908" w14:textId="3F3D33AA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Drink Bruce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D1B89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Un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A4151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8C75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93A40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096BF4" w14:textId="04BE80B0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D0EE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7F3255" w14:textId="72FBAA03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B297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BA8D52" w14:textId="49C7070D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E5F6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CC3D3D" w14:textId="74EEAB89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E3B49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55FFDA" w14:textId="579489B1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9685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0BFC3379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1190B62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124CA8" w14:textId="515A558C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Good Hemp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13936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at &amp; hemp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0A8164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12A68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8BF01F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87B5FE" w14:textId="23BD14F9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D0EE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5DBE38" w14:textId="58948B14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B297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57483B" w14:textId="3623590A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E5F6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7AC9C4" w14:textId="071666C4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E3B49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9B1EDF" w14:textId="781C1CF1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9685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3CB7ED07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303B96EC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BCB577" w14:textId="76478163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Innocent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8A692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F1C01D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63C71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D8A94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3A572" w14:textId="00CEF668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D0EE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4EE259" w14:textId="36CA2FA9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B297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4E6BAA" w14:textId="11D32BB4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E5F6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8531FF" w14:textId="6AC649F8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E3B49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DBEA4B" w14:textId="35CBA85E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9685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598F9322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4CC917D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944570" w14:textId="1CED0AEE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Jord</w:t>
            </w:r>
            <w:proofErr w:type="spellEnd"/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38B1E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at &amp; hemp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0CD68F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90134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4050C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67AECB" w14:textId="209DD1A6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D0EE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A98D0C" w14:textId="7DF72540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B297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94BD09" w14:textId="54FC28B8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E5F6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24B42B" w14:textId="1F7EE3A5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E3B49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20D4C6" w14:textId="5F7F0375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9685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2633EF56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67D3305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9ADDE3" w14:textId="2CF5ABF9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Just Free (Lidl)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3EFDF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Un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A0F46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CCAB7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DB003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A363B2" w14:textId="1E9AA390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D0EE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345BDD" w14:textId="423D1CCA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B297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B4E99A" w14:textId="34F72886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E5F6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729B41" w14:textId="4E032D0C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E3B49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ACC13" w14:textId="7624052E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9685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6540B631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369893DF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91D43B" w14:textId="1DF0B691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arks &amp; Spencer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87D14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751FC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5221D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80BB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156B0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3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B8C55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77587F" w14:textId="736C7C13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823A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8ADB54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0CDB2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C42FC6" w:rsidRPr="00A6352B" w14:paraId="2F07C9C4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7E59128A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F309E9" w14:textId="407FB53F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inor Figures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CFDA2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Barista Blen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EFFD74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DB205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744AE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693FBA" w14:textId="175FBEEB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E535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BE9FEF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0A53BD" w14:textId="024136E9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823A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3B512E" w14:textId="563B25A9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6217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A60B2E" w14:textId="7A1CA02C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6217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6439F396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2871B00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E1E5C2" w14:textId="6D85288E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inor Figures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38286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Barista Blen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72EAF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AC964A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0E743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8C5770" w14:textId="656CF35D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E535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034326" w14:textId="1D9BA7DC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33CC04" w14:textId="3F1477C2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823A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268CAB" w14:textId="1E0402B8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6217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EF6671" w14:textId="387667FC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6217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2CABB817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4700D46F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5EC5C0" w14:textId="3E1BAE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OMA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D55F7F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Barista Blen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BD51A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F1FDD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A4AF5F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E8B03F" w14:textId="4D2BD5D9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E535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BE278C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FFE45A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E816E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C37D5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</w:tr>
      <w:tr w:rsidR="00C42FC6" w:rsidRPr="00A6352B" w14:paraId="4E45C6C7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0FFECC7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029CBC" w14:textId="35D037F0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OMA</w:t>
            </w:r>
          </w:p>
        </w:tc>
        <w:tc>
          <w:tcPr>
            <w:tcW w:w="221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743E23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Unsweetened</w:t>
            </w:r>
          </w:p>
        </w:tc>
        <w:tc>
          <w:tcPr>
            <w:tcW w:w="119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4B277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34AF0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2B9A5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CD3D5F" w14:textId="1585F80E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E535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B834B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CB03B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B5B001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1E4B9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</w:tr>
      <w:tr w:rsidR="00C42FC6" w:rsidRPr="00A6352B" w14:paraId="315641AB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604FEE3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8E5DB6" w14:textId="3643C100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orrisons</w:t>
            </w:r>
          </w:p>
        </w:tc>
        <w:tc>
          <w:tcPr>
            <w:tcW w:w="2211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ADCAEA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E248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DC781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F78F1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38B6C0" w14:textId="7A6DDED3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C7BE5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DDDA3D" w14:textId="365B77A3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0A065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4</w:t>
            </w:r>
          </w:p>
        </w:tc>
        <w:tc>
          <w:tcPr>
            <w:tcW w:w="141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A20994" w14:textId="7ABB8831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26292915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6212558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A1BD8A" w14:textId="3C81FEA2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atly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F1150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Barista Blen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C0625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8A8C2A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2FDCD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37AC5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2.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DBAB6C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4C26F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7F148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42D66F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.1</w:t>
            </w:r>
          </w:p>
        </w:tc>
      </w:tr>
      <w:tr w:rsidR="00C42FC6" w:rsidRPr="00A6352B" w14:paraId="6E8309D9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716AB4B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C3EAC8" w14:textId="1D62C6A0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atly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12C03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emi-skimm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63E0D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B60F3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72B32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4EE66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2.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E91EEF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548ECA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F6BEAA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FD4D1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.1</w:t>
            </w:r>
          </w:p>
        </w:tc>
      </w:tr>
      <w:tr w:rsidR="00C42FC6" w:rsidRPr="00A6352B" w14:paraId="3A2DD6D5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67F88BED" w14:textId="07F58EA3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7511AB" w14:textId="1FA06968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atly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33CEC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Whole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8F588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43A5B4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38DDD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A3F0E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2.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5CA4C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2B4E1A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5FF81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BC55A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.1</w:t>
            </w:r>
          </w:p>
        </w:tc>
      </w:tr>
      <w:tr w:rsidR="007C7BF2" w:rsidRPr="00A6352B" w14:paraId="48AE97AB" w14:textId="77777777" w:rsidTr="002B2A58">
        <w:trPr>
          <w:trHeight w:val="300"/>
        </w:trPr>
        <w:tc>
          <w:tcPr>
            <w:tcW w:w="993" w:type="dxa"/>
            <w:vMerge w:val="restart"/>
            <w:tcBorders>
              <w:left w:val="nil"/>
              <w:right w:val="nil"/>
            </w:tcBorders>
            <w:vAlign w:val="center"/>
          </w:tcPr>
          <w:p w14:paraId="509006B4" w14:textId="726DBB7C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lastRenderedPageBreak/>
              <w:t>Oat cont.</w:t>
            </w: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EDF463" w14:textId="069D0330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atly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C55813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D0B022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020362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48AA55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BB4FA7" w14:textId="72252004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07FE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EB8C2A" w14:textId="5C0F275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A1F11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6D0093" w14:textId="3B5F2680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A1F11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BBCEA8" w14:textId="6C280C9B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A1F11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F3F945" w14:textId="151224DD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A1F11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7C7BF2" w:rsidRPr="00A6352B" w14:paraId="07511CE2" w14:textId="77777777" w:rsidTr="002B2A58">
        <w:trPr>
          <w:trHeight w:val="300"/>
        </w:trPr>
        <w:tc>
          <w:tcPr>
            <w:tcW w:w="993" w:type="dxa"/>
            <w:vMerge/>
            <w:tcBorders>
              <w:left w:val="nil"/>
              <w:right w:val="nil"/>
            </w:tcBorders>
            <w:vAlign w:val="center"/>
          </w:tcPr>
          <w:p w14:paraId="70F543DF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4680CE" w14:textId="5A97145E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atly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C832AE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4D20DE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F2AE74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1B6EC1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74E16B" w14:textId="59902ADA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07FE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F890A5" w14:textId="5DD386F8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A1F11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D214C8" w14:textId="6D50BD8B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A1F11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742CD4" w14:textId="4641A7C9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A1F11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87159" w14:textId="16B7F835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A1F11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7C7BF2" w:rsidRPr="00A6352B" w14:paraId="11B82935" w14:textId="77777777" w:rsidTr="002B2A58">
        <w:trPr>
          <w:trHeight w:val="300"/>
        </w:trPr>
        <w:tc>
          <w:tcPr>
            <w:tcW w:w="993" w:type="dxa"/>
            <w:vMerge/>
            <w:tcBorders>
              <w:left w:val="nil"/>
              <w:right w:val="nil"/>
            </w:tcBorders>
            <w:vAlign w:val="center"/>
          </w:tcPr>
          <w:p w14:paraId="104DB943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C7D7B4" w14:textId="0C541246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atly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AB0BAC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kinny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EBCC48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08B74D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6CFA4F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CB93EB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2.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F69BCE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C3E402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0F0715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8F68E6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.1</w:t>
            </w:r>
          </w:p>
        </w:tc>
      </w:tr>
      <w:tr w:rsidR="00C42FC6" w:rsidRPr="00A6352B" w14:paraId="1A603F0A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352ABBFD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84551A" w14:textId="06603DAD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Plenish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C1BD5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Un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8A301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63A8A4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495DB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9E0469" w14:textId="50C32E92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94E19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1C076F" w14:textId="623808D0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061C0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561E9E" w14:textId="4F5FC75E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061C0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E15F72" w14:textId="493ED7BD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061C0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17A6A2" w14:textId="6D51BA9E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061C0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0A17C424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3F4D50C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641062" w14:textId="55A53E21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Plenish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D56C2D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A3B564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729C4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E1957F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311D34" w14:textId="76157172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94E19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3A153B" w14:textId="7A5070F6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061C0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4D3AE5" w14:textId="781A64F8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061C0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D95874" w14:textId="68B41F62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061C0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233E3E" w14:textId="5754AEB6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061C0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3267457D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1214A19D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314348" w14:textId="2E2D11E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Provamel</w:t>
            </w:r>
            <w:proofErr w:type="spellEnd"/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EEFD2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73368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00E0E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C1709C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09F752" w14:textId="4547E698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94E19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61FF25" w14:textId="5DE8F72A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061C0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86201C" w14:textId="54956A49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061C0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8A9AB4" w14:textId="60AEE414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061C0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5DBEA4" w14:textId="59A6F7C1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061C0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2C620788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4455899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D9BE8" w14:textId="2AACDAE0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Provitamil</w:t>
            </w:r>
            <w:proofErr w:type="spellEnd"/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D30864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F5E0EF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C30D4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E188E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4DE887" w14:textId="571F2D7D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94E19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DE380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17DB66" w14:textId="2A0CFFF0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48D21D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B17854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C42FC6" w:rsidRPr="00A6352B" w14:paraId="6948533B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7E3E5EE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D6BE86" w14:textId="56E7308C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Rude Health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580B2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Barista Blen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B07CEF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B5A54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92876F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6283B7" w14:textId="257A9240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94E19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63EDE0" w14:textId="23BB8BB6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34B5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A9A7E1" w14:textId="6519D57F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34B5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9A462A" w14:textId="029E6C68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34B5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82BAE3" w14:textId="57702F25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34B5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0AD36BD3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0694DD2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17D28A" w14:textId="78EF1210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Rude Health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F4CE74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Un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A0F53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EBCD84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3823EF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C75FB7" w14:textId="1CEA96B9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94E19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AFCBCB" w14:textId="2072B169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34B5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29FC32" w14:textId="143F8E3F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34B5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BCCEA6" w14:textId="3CB724A8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34B5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5090E6" w14:textId="36445710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34B5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3A62ADA3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4BF62D2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D721D9" w14:textId="050C827A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ainsbury's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3A85C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2B1E8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3FD96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84C1AC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06E197" w14:textId="4B752316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94E19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092C3C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F2AD2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E8685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8730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C42FC6" w:rsidRPr="00A6352B" w14:paraId="3DBC446C" w14:textId="77777777" w:rsidTr="002B2A58">
        <w:trPr>
          <w:trHeight w:val="315"/>
        </w:trPr>
        <w:tc>
          <w:tcPr>
            <w:tcW w:w="993" w:type="dxa"/>
            <w:tcBorders>
              <w:left w:val="nil"/>
              <w:bottom w:val="single" w:sz="8" w:space="0" w:color="auto"/>
              <w:right w:val="nil"/>
            </w:tcBorders>
            <w:vAlign w:val="center"/>
          </w:tcPr>
          <w:p w14:paraId="793A8ECF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53AAE3" w14:textId="17DFA145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Valsoia</w:t>
            </w:r>
            <w:proofErr w:type="spellEnd"/>
          </w:p>
        </w:tc>
        <w:tc>
          <w:tcPr>
            <w:tcW w:w="221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8CFA40D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D55B8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25AEA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A9F74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7FA0D3" w14:textId="2C29AB1F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94E19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49B68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EC979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3802C0A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26273D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.5</w:t>
            </w:r>
          </w:p>
        </w:tc>
      </w:tr>
      <w:tr w:rsidR="00034E17" w:rsidRPr="00A6352B" w14:paraId="43BBA4B1" w14:textId="77777777" w:rsidTr="002B2A58">
        <w:trPr>
          <w:trHeight w:val="300"/>
        </w:trPr>
        <w:tc>
          <w:tcPr>
            <w:tcW w:w="993" w:type="dxa"/>
            <w:vMerge w:val="restart"/>
            <w:tcBorders>
              <w:top w:val="nil"/>
              <w:left w:val="nil"/>
              <w:right w:val="nil"/>
            </w:tcBorders>
          </w:tcPr>
          <w:p w14:paraId="55BDE8DC" w14:textId="632B3C59" w:rsidR="00034E17" w:rsidRPr="00A6352B" w:rsidRDefault="00034E17" w:rsidP="00034E1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ther-</w:t>
            </w: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ut (n=12)</w:t>
            </w: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FCB2E4" w14:textId="69B4BCDA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6790B2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Hazelnut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26DB87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C07BDF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5CEBD5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D03D2B" w14:textId="1FE97ACD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34659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C77EF4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5E126F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F60437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C8E4A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034E17" w:rsidRPr="00A6352B" w14:paraId="45117AB4" w14:textId="77777777" w:rsidTr="002B2A58">
        <w:trPr>
          <w:trHeight w:val="300"/>
        </w:trPr>
        <w:tc>
          <w:tcPr>
            <w:tcW w:w="993" w:type="dxa"/>
            <w:vMerge/>
            <w:tcBorders>
              <w:left w:val="nil"/>
              <w:right w:val="nil"/>
            </w:tcBorders>
            <w:vAlign w:val="center"/>
          </w:tcPr>
          <w:p w14:paraId="38D4FD42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973D43" w14:textId="1D67F955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162035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Hazelnut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DE8E89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0EEC37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890101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F84322" w14:textId="6374B452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34659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341291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B92CC1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F6A70D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738DBE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034E17" w:rsidRPr="00A6352B" w14:paraId="117886F9" w14:textId="77777777" w:rsidTr="002B2A58">
        <w:trPr>
          <w:trHeight w:val="300"/>
        </w:trPr>
        <w:tc>
          <w:tcPr>
            <w:tcW w:w="993" w:type="dxa"/>
            <w:vMerge/>
            <w:tcBorders>
              <w:left w:val="nil"/>
              <w:right w:val="nil"/>
            </w:tcBorders>
            <w:vAlign w:val="center"/>
          </w:tcPr>
          <w:p w14:paraId="51B789C6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C3CD6F" w14:textId="2F9DBF10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ACE07C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ashew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2CC1A0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0CE308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6E5D75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042A26" w14:textId="3D6D9596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34659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D1A2B6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5BEEB7" w14:textId="005B0206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E1D113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1EA3A3" w14:textId="66D58712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034E17" w:rsidRPr="00A6352B" w14:paraId="45C0EFB3" w14:textId="77777777" w:rsidTr="002B2A58">
        <w:trPr>
          <w:trHeight w:val="300"/>
        </w:trPr>
        <w:tc>
          <w:tcPr>
            <w:tcW w:w="993" w:type="dxa"/>
            <w:vMerge/>
            <w:tcBorders>
              <w:left w:val="nil"/>
              <w:right w:val="nil"/>
            </w:tcBorders>
            <w:vAlign w:val="center"/>
          </w:tcPr>
          <w:p w14:paraId="7179FB87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B2D499" w14:textId="0282DD8C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sda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92BDC9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Hazelnut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879772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C9B891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BA8FCF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2BB8DD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5FC6C3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58DD77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34E1AA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C222E1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7</w:t>
            </w:r>
          </w:p>
        </w:tc>
      </w:tr>
      <w:tr w:rsidR="00034E17" w:rsidRPr="00A6352B" w14:paraId="46F2214B" w14:textId="77777777" w:rsidTr="002B2A58">
        <w:trPr>
          <w:trHeight w:val="300"/>
        </w:trPr>
        <w:tc>
          <w:tcPr>
            <w:tcW w:w="993" w:type="dxa"/>
            <w:vMerge/>
            <w:tcBorders>
              <w:left w:val="nil"/>
              <w:right w:val="nil"/>
            </w:tcBorders>
            <w:vAlign w:val="center"/>
          </w:tcPr>
          <w:p w14:paraId="1D1438C5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C68810" w14:textId="76D323E0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Good Hemp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5EB0A5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Seed 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AB73D2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871CDF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6B9233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D45351" w14:textId="673B0E48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B191B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8D2B63" w14:textId="2782B45A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516A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C6358E" w14:textId="5DBDFDDA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516A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015217" w14:textId="14CF4A5F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516A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B71D76" w14:textId="77C6BAE5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516A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0863AB8F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4D0598A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3AFE1E" w14:textId="4A5C2BB5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Good Hemp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33903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Seed 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2FE36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34797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2535F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93BC6A" w14:textId="0E9532F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B191B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B00220" w14:textId="29EC0E9F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516A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4E8920" w14:textId="618E6FCC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516A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EF6213" w14:textId="0AE3FC8F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516A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923763" w14:textId="09B22B2F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516A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5F52D76A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67EBE22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A1E186" w14:textId="1F1446C6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Innocent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55A3B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Hazelnut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76EC7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5964D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7DA7DA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9D2ED7" w14:textId="46A125CD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B191B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A9D02" w14:textId="0742B121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516A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064AB2" w14:textId="7E9876D3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516A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6C4788" w14:textId="69760044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516A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01276F" w14:textId="1AE29EDF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516A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6D9E9995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2484E1D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9F104F" w14:textId="548C46CC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Plenish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417BE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ashew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3AC7D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10B60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2321B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D19C7C" w14:textId="7B19529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B191B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6D1890" w14:textId="0BC52B4A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516A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542C26" w14:textId="1739BFDD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516A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2E6D7E" w14:textId="4F50C6BA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516A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2B63BF" w14:textId="228C02B1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516A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5BCB9600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1C5358D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32B002" w14:textId="38A13AA3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Plenish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96F68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ashew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7B41B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944884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AEDDA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7A0025" w14:textId="47D62A3F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B191B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64794A" w14:textId="5DB9068F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516A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8DCA4C" w14:textId="26B913D1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516A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96AB36" w14:textId="2A9A8EEB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516A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331C24" w14:textId="4A8F30B2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516A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7E07287E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2E121F0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FD9543" w14:textId="0605F845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Plenish</w:t>
            </w:r>
          </w:p>
        </w:tc>
        <w:tc>
          <w:tcPr>
            <w:tcW w:w="221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553E28F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Hazelnut</w:t>
            </w:r>
          </w:p>
        </w:tc>
        <w:tc>
          <w:tcPr>
            <w:tcW w:w="119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27832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DE7A8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4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0E87D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7D5EC7" w14:textId="1CB6DE1D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B191B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A9C9D1" w14:textId="38ED8042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516A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B02262" w14:textId="3C70C319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516A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623B9B4" w14:textId="198F0A5A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516A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981FC3" w14:textId="663F8FEA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516A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27A576D3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0122FF3D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A14136" w14:textId="7AB8084A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Rude Health</w:t>
            </w:r>
          </w:p>
        </w:tc>
        <w:tc>
          <w:tcPr>
            <w:tcW w:w="2211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4FB0A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Tiger Nut</w:t>
            </w:r>
          </w:p>
        </w:tc>
        <w:tc>
          <w:tcPr>
            <w:tcW w:w="119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37B54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3245C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4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AAB23C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849FB0" w14:textId="343D0B62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D681B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EEC807" w14:textId="2A532179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004A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7C8B03" w14:textId="47C681FD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004A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EDD419" w14:textId="2D796DDA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004A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EE8D0A" w14:textId="695E8E5A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004A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64AD20CA" w14:textId="77777777" w:rsidTr="002B2A58">
        <w:trPr>
          <w:trHeight w:val="315"/>
        </w:trPr>
        <w:tc>
          <w:tcPr>
            <w:tcW w:w="993" w:type="dxa"/>
            <w:tcBorders>
              <w:left w:val="nil"/>
              <w:bottom w:val="single" w:sz="8" w:space="0" w:color="auto"/>
              <w:right w:val="nil"/>
            </w:tcBorders>
            <w:vAlign w:val="center"/>
          </w:tcPr>
          <w:p w14:paraId="328E34D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C04139" w14:textId="6F267CCA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Valsoia</w:t>
            </w:r>
            <w:proofErr w:type="spellEnd"/>
          </w:p>
        </w:tc>
        <w:tc>
          <w:tcPr>
            <w:tcW w:w="221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B93052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Walnut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39235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0CFA8D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F4AD2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A32794" w14:textId="55CE99B8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D681B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32290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5C468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60AC5B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4FF66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.5</w:t>
            </w:r>
          </w:p>
        </w:tc>
      </w:tr>
      <w:tr w:rsidR="00C42FC6" w:rsidRPr="00A6352B" w14:paraId="23F76B4B" w14:textId="77777777" w:rsidTr="002B2A58">
        <w:trPr>
          <w:trHeight w:val="300"/>
        </w:trPr>
        <w:tc>
          <w:tcPr>
            <w:tcW w:w="993" w:type="dxa"/>
            <w:tcBorders>
              <w:top w:val="nil"/>
              <w:left w:val="nil"/>
              <w:right w:val="nil"/>
            </w:tcBorders>
            <w:vAlign w:val="center"/>
          </w:tcPr>
          <w:p w14:paraId="492186BE" w14:textId="1120423F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P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ea (n=6)</w:t>
            </w: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40845A" w14:textId="45221F8F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ighty Pea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2238C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E8FA1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CF2F5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58783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08F09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3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02AF2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8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0648A3" w14:textId="0DBBC672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A0BB9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1D992A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9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9B52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8</w:t>
            </w:r>
          </w:p>
        </w:tc>
      </w:tr>
      <w:tr w:rsidR="00C42FC6" w:rsidRPr="00A6352B" w14:paraId="366ABBEB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1BE075B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2FB8B5" w14:textId="22A7D699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ighty Pea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CDC5C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Un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285A5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1DFA7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1F939C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6E877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3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4E9D4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8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F421C7" w14:textId="04641978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A0BB9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C0B49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9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DD1B3C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8</w:t>
            </w:r>
          </w:p>
        </w:tc>
      </w:tr>
      <w:tr w:rsidR="007C7BF2" w:rsidRPr="00A6352B" w14:paraId="70189683" w14:textId="77777777" w:rsidTr="002B2A58">
        <w:trPr>
          <w:trHeight w:val="300"/>
        </w:trPr>
        <w:tc>
          <w:tcPr>
            <w:tcW w:w="993" w:type="dxa"/>
            <w:vMerge w:val="restart"/>
            <w:tcBorders>
              <w:left w:val="nil"/>
              <w:right w:val="nil"/>
            </w:tcBorders>
            <w:vAlign w:val="center"/>
          </w:tcPr>
          <w:p w14:paraId="27184F37" w14:textId="23FC893F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Pea cont.</w:t>
            </w: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5232CE" w14:textId="700FBED1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Qwrkee</w:t>
            </w:r>
            <w:proofErr w:type="spellEnd"/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73CE5E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C0DB91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B42757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55EA08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FFFBF0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2.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710785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A515B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4FFA4E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4271E7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</w:tr>
      <w:tr w:rsidR="007C7BF2" w:rsidRPr="00A6352B" w14:paraId="765F4385" w14:textId="77777777" w:rsidTr="007C7BF2">
        <w:trPr>
          <w:trHeight w:val="300"/>
        </w:trPr>
        <w:tc>
          <w:tcPr>
            <w:tcW w:w="993" w:type="dxa"/>
            <w:vMerge/>
            <w:tcBorders>
              <w:left w:val="nil"/>
              <w:right w:val="nil"/>
            </w:tcBorders>
          </w:tcPr>
          <w:p w14:paraId="6E856BBA" w14:textId="72899A9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060B5B" w14:textId="453A741E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Qwrkee</w:t>
            </w:r>
            <w:proofErr w:type="spellEnd"/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EE8364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Un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336B4B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A7FF87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02AB5F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75205F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2.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67B395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611126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DBDD95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D083DB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</w:tr>
      <w:tr w:rsidR="00C42FC6" w:rsidRPr="00A6352B" w14:paraId="7FF25E91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4C46A12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DF3166" w14:textId="075B1523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proud</w:t>
            </w:r>
            <w:proofErr w:type="spellEnd"/>
          </w:p>
        </w:tc>
        <w:tc>
          <w:tcPr>
            <w:tcW w:w="221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576CA8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Barista Blend</w:t>
            </w:r>
          </w:p>
        </w:tc>
        <w:tc>
          <w:tcPr>
            <w:tcW w:w="119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43966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ED913C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E97E0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953E45" w14:textId="2AB3C1A0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C53D9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82A17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7998F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DED244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967424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</w:tr>
      <w:tr w:rsidR="00C42FC6" w:rsidRPr="00A6352B" w14:paraId="51649DE0" w14:textId="77777777" w:rsidTr="002B2A58">
        <w:trPr>
          <w:trHeight w:val="300"/>
        </w:trPr>
        <w:tc>
          <w:tcPr>
            <w:tcW w:w="993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2A7AB5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8CB8BB" w14:textId="7961A945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proud</w:t>
            </w:r>
            <w:proofErr w:type="spellEnd"/>
          </w:p>
        </w:tc>
        <w:tc>
          <w:tcPr>
            <w:tcW w:w="22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F97966D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Unsweetened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72D22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F4F41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43F82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94EBE8" w14:textId="253FED8F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C53D9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2AEC0A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ADFD6C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0DFDE2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59F6F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.5</w:t>
            </w:r>
          </w:p>
        </w:tc>
      </w:tr>
      <w:tr w:rsidR="00C42FC6" w:rsidRPr="00A6352B" w14:paraId="2761325D" w14:textId="77777777" w:rsidTr="002B2A58">
        <w:trPr>
          <w:trHeight w:val="300"/>
        </w:trPr>
        <w:tc>
          <w:tcPr>
            <w:tcW w:w="993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4472F4D7" w14:textId="7092ACA1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R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ice (n=5)</w:t>
            </w:r>
          </w:p>
        </w:tc>
        <w:tc>
          <w:tcPr>
            <w:tcW w:w="17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51ACEE" w14:textId="4C506D03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221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63E96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FCC33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DA0FCA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9C9E0F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689205" w14:textId="14C856B6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3023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B6AB4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D66882" w14:textId="6B3E25B3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A566E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7444A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79A2A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C42FC6" w:rsidRPr="00A6352B" w14:paraId="44BF00AF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686C326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802359" w14:textId="2B8A019A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Rice Dream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D9037F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67E3C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99E51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F68C1A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69BF1B" w14:textId="4AB3508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3023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D5135F" w14:textId="1D80C932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5515ED" w14:textId="0ED3B88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A566E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370CF2" w14:textId="420ADF6A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0F4F7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F896D2" w14:textId="7C56573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0F4F7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21AF7612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1E42D0F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2C3CCE" w14:textId="5A80E7A0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Rice Dream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2581A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 with calcium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ECB7B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4FE61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3A72F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58740C" w14:textId="192436D8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3023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68CAC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38D72A" w14:textId="152E061A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A566E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A3453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A247F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C42FC6" w:rsidRPr="00A6352B" w14:paraId="4CEBB79F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68D17FE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BEE733" w14:textId="23CC1F1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Riso</w:t>
            </w:r>
            <w:proofErr w:type="spellEnd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Scotti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B86DC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58A53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C6153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29366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18C936" w14:textId="6FCCD84A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3023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EBF481" w14:textId="241E87EE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164D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0FFB8A" w14:textId="7EDC006F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A566E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31AE95" w14:textId="33F536F8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2C73A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034E9D" w14:textId="2D686553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2C73A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6E31C683" w14:textId="77777777" w:rsidTr="002B2A58">
        <w:trPr>
          <w:trHeight w:val="315"/>
        </w:trPr>
        <w:tc>
          <w:tcPr>
            <w:tcW w:w="993" w:type="dxa"/>
            <w:tcBorders>
              <w:left w:val="nil"/>
              <w:bottom w:val="single" w:sz="8" w:space="0" w:color="auto"/>
              <w:right w:val="nil"/>
            </w:tcBorders>
            <w:vAlign w:val="center"/>
          </w:tcPr>
          <w:p w14:paraId="6B1BB53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CAA5A7" w14:textId="578A2E36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Rude Health</w:t>
            </w:r>
          </w:p>
        </w:tc>
        <w:tc>
          <w:tcPr>
            <w:tcW w:w="221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941F00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Brown Rice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A1254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1F5F7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4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9D65A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520F04" w14:textId="2E6334F4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3023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16C147" w14:textId="4CAE7D42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164D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019CCD" w14:textId="613FABB4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A566E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E966C5" w14:textId="04FCD8FA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2C73A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188EF9" w14:textId="4722C691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2C73A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034E17" w:rsidRPr="00A6352B" w14:paraId="26440691" w14:textId="77777777" w:rsidTr="002B2A58">
        <w:trPr>
          <w:trHeight w:val="300"/>
        </w:trPr>
        <w:tc>
          <w:tcPr>
            <w:tcW w:w="993" w:type="dxa"/>
            <w:vMerge w:val="restart"/>
            <w:tcBorders>
              <w:top w:val="nil"/>
              <w:left w:val="nil"/>
              <w:right w:val="nil"/>
            </w:tcBorders>
          </w:tcPr>
          <w:p w14:paraId="738FB7E4" w14:textId="52A8AA22" w:rsidR="00034E17" w:rsidRPr="00A6352B" w:rsidRDefault="00034E17" w:rsidP="00034E1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oya (n=36)</w:t>
            </w: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64F98C" w14:textId="68D94DEF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di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C63DC8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3D1E42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BECCE0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C693CD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2104EE" w14:textId="3B3AF0A0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D465E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C6CFB1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1A79BD" w14:textId="2FBD4E55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9760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BD2997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F16F35" w14:textId="4C6DC5A8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74F7B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034E17" w:rsidRPr="00A6352B" w14:paraId="405E64B2" w14:textId="77777777" w:rsidTr="002B2A58">
        <w:trPr>
          <w:trHeight w:val="300"/>
        </w:trPr>
        <w:tc>
          <w:tcPr>
            <w:tcW w:w="993" w:type="dxa"/>
            <w:vMerge/>
            <w:tcBorders>
              <w:left w:val="nil"/>
              <w:right w:val="nil"/>
            </w:tcBorders>
            <w:vAlign w:val="center"/>
          </w:tcPr>
          <w:p w14:paraId="7B5857FC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121B0D" w14:textId="2772D4BE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di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A4AAB3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Un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355ADC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B8EDB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D40E71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3B0FAB" w14:textId="011366A9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D465E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D4EE75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CCE875" w14:textId="2CE52390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9760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FE7DFC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341034" w14:textId="24A87601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74F7B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034E17" w:rsidRPr="00A6352B" w14:paraId="67DDDBAF" w14:textId="77777777" w:rsidTr="002B2A58">
        <w:trPr>
          <w:trHeight w:val="300"/>
        </w:trPr>
        <w:tc>
          <w:tcPr>
            <w:tcW w:w="993" w:type="dxa"/>
            <w:vMerge/>
            <w:tcBorders>
              <w:left w:val="nil"/>
              <w:right w:val="nil"/>
            </w:tcBorders>
            <w:vAlign w:val="center"/>
          </w:tcPr>
          <w:p w14:paraId="32392C8D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D4BE19" w14:textId="686628D4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8D8FDD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Barista Blen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D4DDCA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4D5352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822876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570F22" w14:textId="603DAE43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D465E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EC6424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CA9C49" w14:textId="1B3AB43F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9760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DA62E0" w14:textId="77777777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101AB8" w14:textId="0BD77D98" w:rsidR="00034E17" w:rsidRPr="00A6352B" w:rsidRDefault="00034E17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74F7B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2E29046F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683F148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000BA7" w14:textId="3CCEE54A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CBC4E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Junior Growing Up 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4DDDCF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432CD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1BD10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2ED7E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4.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1CA09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9902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2B229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DA1A2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.5</w:t>
            </w:r>
          </w:p>
        </w:tc>
      </w:tr>
      <w:tr w:rsidR="00C42FC6" w:rsidRPr="00A6352B" w14:paraId="02B86953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7F7C34C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56C414" w14:textId="64C54886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AD157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y Cuppa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1E880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5419F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756B9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ACEBDB" w14:textId="7BAB8693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94B3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E0D100" w14:textId="01A06311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36F9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BEDFCB" w14:textId="43D1424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8381E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9C2CB7" w14:textId="233AD9A3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8381E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6C2446" w14:textId="59A399D9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8381E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7C654E9D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7F32E94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26F5E5" w14:textId="4544E5DB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B42DA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Un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493DB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D220C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3F3C3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F5FB58" w14:textId="5D2BE7F4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94B3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B8586E" w14:textId="4033D4A9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36F9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25385E" w14:textId="68EC42E9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8381E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06823" w14:textId="0000941E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8381E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D7AF1A" w14:textId="0603CA69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8381E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5EE1E685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0FE4CF3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9140D9" w14:textId="35B8DC36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71818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82D07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84367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29D61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06CAA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2.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995F8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F1B4D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B3D2B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A7367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C42FC6" w:rsidRPr="00A6352B" w14:paraId="467E2EEA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2507564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5D7A16" w14:textId="0374705D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216C3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16C1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DCC72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D04B3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E1DA4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2.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801EE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2E4B79" w14:textId="6155059C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40FF9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124CB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1576E0" w14:textId="6CC0AC93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1696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7EC91168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28D0E42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87746F" w14:textId="1083BC06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8AAAA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Plant Protein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C1AAE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C6186A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A372B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740EDA" w14:textId="511B1569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0855E9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6A822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024E0" w14:textId="441DC95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40FF9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63983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D44789" w14:textId="20AEDD1C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1696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33ECBEAD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43B8715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43991F" w14:textId="3D2EB3E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5620EA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ight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399C0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22BAE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687F3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E53845" w14:textId="0929C239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0855E9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ACA05C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90B57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8ECAC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07379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C42FC6" w:rsidRPr="00A6352B" w14:paraId="297D0F36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6BBD421A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164124" w14:textId="0F593119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CDBD9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Un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EE6C6C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C231B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FB1CF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9217FF" w14:textId="5F97D700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0855E9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AF98A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804B2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D02D7A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6D630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C42FC6" w:rsidRPr="00A6352B" w14:paraId="7BCA6DB1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3D2455F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56CA1D" w14:textId="5186D849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sda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94755A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66EE1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C8AD8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B56D8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37D1C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776AD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4A25F4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9EBA7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6333E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7</w:t>
            </w:r>
          </w:p>
        </w:tc>
      </w:tr>
      <w:tr w:rsidR="00C42FC6" w:rsidRPr="00A6352B" w14:paraId="0EE52A86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7C59D98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890105" w14:textId="25BDC5CC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sda</w:t>
            </w:r>
          </w:p>
        </w:tc>
        <w:tc>
          <w:tcPr>
            <w:tcW w:w="221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8F8FC9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weetened</w:t>
            </w:r>
          </w:p>
        </w:tc>
        <w:tc>
          <w:tcPr>
            <w:tcW w:w="119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E727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7AEC3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C4ECC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C3CF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5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7BFC8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3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328B2" w14:textId="388F6B2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08D1F3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9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F33FD9" w14:textId="190BB8D9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43384D10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64FDEAE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23E1E9" w14:textId="4F50ACB1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sda</w:t>
            </w:r>
          </w:p>
        </w:tc>
        <w:tc>
          <w:tcPr>
            <w:tcW w:w="2211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9E6F5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Unsweetened</w:t>
            </w:r>
          </w:p>
        </w:tc>
        <w:tc>
          <w:tcPr>
            <w:tcW w:w="119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22A30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D4A9B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7ED1F4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4951A2" w14:textId="4761C2E1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CDA571" w14:textId="368EDA26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3C412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50C7FB" w14:textId="2354A37D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3C412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149944" w14:textId="78AFD080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3C412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487835" w14:textId="7C5DB00E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3C412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2B627D3A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4772FF8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4D76DE" w14:textId="4E846066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sda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D5CF7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Un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8486CF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348A1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A36F5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F389F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4.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0194E4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B9AA79" w14:textId="47271D36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12C7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CDADE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95A832" w14:textId="6B99A2B1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3D5BF4BF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583DF30D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F9DBE4" w14:textId="200418F3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Bonsoy</w:t>
            </w:r>
            <w:proofErr w:type="spellEnd"/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757C9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3980A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0856D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F7377D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188CA7" w14:textId="44130258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832B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D8BF22" w14:textId="737970DC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207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29345F" w14:textId="6D233D3F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12C7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CB031F" w14:textId="54B1F1A2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755A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43713D" w14:textId="5A35FDF0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755A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7C7BF2" w:rsidRPr="00A6352B" w14:paraId="3956CED1" w14:textId="77777777" w:rsidTr="007C7BF2">
        <w:trPr>
          <w:trHeight w:val="300"/>
        </w:trPr>
        <w:tc>
          <w:tcPr>
            <w:tcW w:w="993" w:type="dxa"/>
            <w:vMerge w:val="restart"/>
            <w:tcBorders>
              <w:left w:val="nil"/>
              <w:right w:val="nil"/>
            </w:tcBorders>
          </w:tcPr>
          <w:p w14:paraId="5C19699D" w14:textId="254C72D6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Soya cont.</w:t>
            </w: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875659" w14:textId="2202AFA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Growers Harvest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086661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Un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4C6D1A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0284CB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AD2D72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B5561E" w14:textId="48D6BF76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832B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B57F5D" w14:textId="2DB4FB5C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9207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E3CAAE" w14:textId="79E8AD31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12C7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E36261" w14:textId="285A8D39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755A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42161B" w14:textId="2DD15228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755A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7C7BF2" w:rsidRPr="00A6352B" w14:paraId="1E4AF4F4" w14:textId="77777777" w:rsidTr="002B2A58">
        <w:trPr>
          <w:trHeight w:val="300"/>
        </w:trPr>
        <w:tc>
          <w:tcPr>
            <w:tcW w:w="993" w:type="dxa"/>
            <w:vMerge/>
            <w:tcBorders>
              <w:left w:val="nil"/>
              <w:right w:val="nil"/>
            </w:tcBorders>
          </w:tcPr>
          <w:p w14:paraId="04E5DD21" w14:textId="011F354D" w:rsidR="007C7BF2" w:rsidRPr="00A6352B" w:rsidRDefault="007C7BF2" w:rsidP="00034E1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81DA9B" w14:textId="1DB6B260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Just Free (Lidl)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AC457A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F212A5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C1F5B3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FB7884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4B4B66" w14:textId="37BE2B11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832B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987407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A80091" w14:textId="08880983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12C7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2A9438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84DE24" w14:textId="2A19ABA6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7C7BF2" w:rsidRPr="00A6352B" w14:paraId="7825D133" w14:textId="77777777" w:rsidTr="002B2A58">
        <w:trPr>
          <w:trHeight w:val="300"/>
        </w:trPr>
        <w:tc>
          <w:tcPr>
            <w:tcW w:w="993" w:type="dxa"/>
            <w:vMerge/>
            <w:tcBorders>
              <w:left w:val="nil"/>
              <w:right w:val="nil"/>
            </w:tcBorders>
            <w:vAlign w:val="center"/>
          </w:tcPr>
          <w:p w14:paraId="29CDA769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D54CFC" w14:textId="21969B39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arks &amp; Spencer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F75795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E7C8AC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0A2449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1EC807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ECA7A2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4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E7CBB1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7E16F9" w14:textId="19DD9B7D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12C7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4427DA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B97E0F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.5</w:t>
            </w:r>
          </w:p>
        </w:tc>
      </w:tr>
      <w:tr w:rsidR="007C7BF2" w:rsidRPr="00A6352B" w14:paraId="1EA6C2D9" w14:textId="77777777" w:rsidTr="002B2A58">
        <w:trPr>
          <w:trHeight w:val="300"/>
        </w:trPr>
        <w:tc>
          <w:tcPr>
            <w:tcW w:w="993" w:type="dxa"/>
            <w:vMerge/>
            <w:tcBorders>
              <w:left w:val="nil"/>
              <w:right w:val="nil"/>
            </w:tcBorders>
            <w:vAlign w:val="center"/>
          </w:tcPr>
          <w:p w14:paraId="2A38EE5E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EABCAF" w14:textId="51905C7C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arks &amp; Spencer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5541AA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Un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C50A85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318282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68882C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3CDCBF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4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ED6048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937C48" w14:textId="332153AF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12C7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138CA0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06D85A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6</w:t>
            </w:r>
          </w:p>
        </w:tc>
      </w:tr>
      <w:tr w:rsidR="007C7BF2" w:rsidRPr="00A6352B" w14:paraId="57C47288" w14:textId="77777777" w:rsidTr="002B2A58">
        <w:trPr>
          <w:trHeight w:val="300"/>
        </w:trPr>
        <w:tc>
          <w:tcPr>
            <w:tcW w:w="993" w:type="dxa"/>
            <w:vMerge/>
            <w:tcBorders>
              <w:left w:val="nil"/>
              <w:right w:val="nil"/>
            </w:tcBorders>
            <w:vAlign w:val="center"/>
          </w:tcPr>
          <w:p w14:paraId="4A0B12F6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965480" w14:textId="7AE54EC0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orrisons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346CB8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Un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3BADDB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896A53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C0BBBC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EEDD02" w14:textId="3C2CB3DC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A17B08" w14:textId="02DAFAFC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F9AB90" w14:textId="70F68D29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12C7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377BFE" w14:textId="60C91EA9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9CA075" w14:textId="3CEAA190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E1CD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7C7BF2" w:rsidRPr="00A6352B" w14:paraId="68E46954" w14:textId="77777777" w:rsidTr="002B2A58">
        <w:trPr>
          <w:trHeight w:val="300"/>
        </w:trPr>
        <w:tc>
          <w:tcPr>
            <w:tcW w:w="993" w:type="dxa"/>
            <w:vMerge/>
            <w:tcBorders>
              <w:left w:val="nil"/>
              <w:right w:val="nil"/>
            </w:tcBorders>
            <w:vAlign w:val="center"/>
          </w:tcPr>
          <w:p w14:paraId="4C0CA8D3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F89509" w14:textId="52D838EC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orrisons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7A6C88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A29DB0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81B37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88E240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5C7FDA" w14:textId="11A4BE94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A1966D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14B156" w14:textId="31FA44CC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12C7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E3ECA2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F9EC21" w14:textId="3D5A5BB9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E1CD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7C7BF2" w:rsidRPr="00A6352B" w14:paraId="449CB7CB" w14:textId="77777777" w:rsidTr="002B2A58">
        <w:trPr>
          <w:trHeight w:val="300"/>
        </w:trPr>
        <w:tc>
          <w:tcPr>
            <w:tcW w:w="993" w:type="dxa"/>
            <w:vMerge/>
            <w:tcBorders>
              <w:left w:val="nil"/>
              <w:right w:val="nil"/>
            </w:tcBorders>
            <w:vAlign w:val="center"/>
          </w:tcPr>
          <w:p w14:paraId="01F52E24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C45CD5" w14:textId="343575CE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orrisons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2A0038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Un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571798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310559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A70D28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B0B1F8" w14:textId="59035F15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D40A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A82313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5681A6" w14:textId="283C2E15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12C7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B87D72" w14:textId="77777777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B14479" w14:textId="42DB8DC2" w:rsidR="007C7BF2" w:rsidRPr="00A6352B" w:rsidRDefault="007C7BF2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E1CD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3044F993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2E8DE97C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B86FB7" w14:textId="1EB55BC2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orrisons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A2809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2C1B2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19F85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58E74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ADD906" w14:textId="13B32EB2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D40A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6B9E8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ADD073" w14:textId="24720BA0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12C7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22AE1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7D4176" w14:textId="7B0A23C4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E1CD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2B01296A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4373D90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FF2763" w14:textId="0A1ADBED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orrisons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96D8B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Un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04662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CED9AD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81ABF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AE448C" w14:textId="66980E78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D40A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887C5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16C20B" w14:textId="6FF368EA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12C7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1EC87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FD0DA3" w14:textId="77B7E1E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E1CD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2408A9A3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092D867C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F12161" w14:textId="5511065A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orrisons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9A85B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07B01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FB459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A86BA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376E77" w14:textId="4BC18652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D40A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95A21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777A63" w14:textId="4CEAC156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12C7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9EE66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F8FCD8" w14:textId="2D3D1B5A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E1CD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6DD4D8C0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48C68124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AAC0D3" w14:textId="1246FF8D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orrisons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B4410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Un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2FBCB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67155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AA7D4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93E780" w14:textId="05FF40A5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D40A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24FEE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52CE6F" w14:textId="79D8C2B4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12C7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C66A3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59D6A" w14:textId="20210FD2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E1CD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4FA14DF9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3F8F245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401640" w14:textId="7BA9E3A5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Provamel</w:t>
            </w:r>
            <w:proofErr w:type="spellEnd"/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A2768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A92A3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C5B41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9B631F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368B02" w14:textId="6B760B98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D40A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7F910A" w14:textId="0DC572D2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D10E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BE0C9" w14:textId="3EA5938D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D10E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1B42AE" w14:textId="27BAD168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D10E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D9E7DF" w14:textId="5BD074AD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E1CD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338CF5FD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62B7348C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F238F4" w14:textId="7BE386CC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Rude Health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7FD64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4B984A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1E217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F63F6C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EBFBBC" w14:textId="0145F10E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D40A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252B8C" w14:textId="2DF318EB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D10E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0461F0" w14:textId="1A0EAA0F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D10E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2E2A59" w14:textId="36113DEC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D10E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1B8367" w14:textId="42DEC8E0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E1CD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5DDB6900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1AC48B7C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034EFC" w14:textId="06AFA11D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Tesco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FA07B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05EB9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BD4F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963B7C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4D485" w14:textId="12FDE25C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D40A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09CF4D" w14:textId="0E629F70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D10E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62A6C6" w14:textId="48DA1F63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D10E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A4BFAF" w14:textId="540C7CF4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D10E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5AA0E7" w14:textId="11D151DF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E1CD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6DFE156B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52842DF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64D26B" w14:textId="655D9759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Tesco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E943DD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Un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DD4BD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B2D5FC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C819F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98BE1F" w14:textId="5BC82BCF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D40A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C2773C" w14:textId="0FE94C9B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D10E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65400A" w14:textId="6DC6D59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D10E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56BA98" w14:textId="0C5E9064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D10E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410F8B" w14:textId="48910B0C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E1CD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C42FC6" w:rsidRPr="00A6352B" w14:paraId="4C2767CC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3DA67CD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6772DB" w14:textId="5B11318B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Tesco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AE21E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Un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57C62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lled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58BBC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28885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02B97C" w14:textId="6B3D4914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D40A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92A20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5E305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7279D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B8F1F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C42FC6" w:rsidRPr="00A6352B" w14:paraId="5A02DC7B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1B2F6D4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ED81C4" w14:textId="0CA1185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Valsoia</w:t>
            </w:r>
            <w:proofErr w:type="spellEnd"/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98123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ight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FFDC4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B1E21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3B479F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37929A" w14:textId="3408F82D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D40A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FF0BF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C377D9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D99CF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67BE7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.5</w:t>
            </w:r>
          </w:p>
        </w:tc>
      </w:tr>
      <w:tr w:rsidR="00C42FC6" w:rsidRPr="00A6352B" w14:paraId="3B79E45E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5DF6D97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BE9480" w14:textId="16E157ED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Valsoia</w:t>
            </w:r>
            <w:proofErr w:type="spellEnd"/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539F9C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riginal with calcium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1EE47D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304776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32283F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3EE370" w14:textId="5A4425DC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D40A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A7FE8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DD504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5D5A3C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5B813D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.5</w:t>
            </w:r>
          </w:p>
        </w:tc>
      </w:tr>
      <w:tr w:rsidR="00C42FC6" w:rsidRPr="00A6352B" w14:paraId="4127876D" w14:textId="77777777" w:rsidTr="002B2A58">
        <w:trPr>
          <w:trHeight w:val="300"/>
        </w:trPr>
        <w:tc>
          <w:tcPr>
            <w:tcW w:w="993" w:type="dxa"/>
            <w:tcBorders>
              <w:left w:val="nil"/>
              <w:right w:val="nil"/>
            </w:tcBorders>
            <w:vAlign w:val="center"/>
          </w:tcPr>
          <w:p w14:paraId="6B3CC3A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923435" w14:textId="23180321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Waitrose</w:t>
            </w:r>
          </w:p>
        </w:tc>
        <w:tc>
          <w:tcPr>
            <w:tcW w:w="2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E9ABF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weetened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7642D2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EE5F50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CB3E8D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2B93CA" w14:textId="14E5BF24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D40A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D1B427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F91B1A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91939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D86F03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C42FC6" w:rsidRPr="00A6352B" w14:paraId="2FE7A2CE" w14:textId="77777777" w:rsidTr="002B2A58">
        <w:trPr>
          <w:trHeight w:val="315"/>
        </w:trPr>
        <w:tc>
          <w:tcPr>
            <w:tcW w:w="993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7FBA40E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A4927E" w14:textId="0852B523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Waitrose</w:t>
            </w:r>
          </w:p>
        </w:tc>
        <w:tc>
          <w:tcPr>
            <w:tcW w:w="22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394D8F1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Unsweetened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538858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ong life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A255EF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C793FB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84DC3A" w14:textId="27576C03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D40A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0160F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F16035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E04BCDA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CDCABD" w14:textId="77777777" w:rsidR="00C42FC6" w:rsidRPr="00A6352B" w:rsidRDefault="00C42FC6" w:rsidP="00C42FC6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</w:tbl>
    <w:p w14:paraId="645D931F" w14:textId="3AB59584" w:rsidR="00A6352B" w:rsidRDefault="0074742F">
      <w:r>
        <w:t xml:space="preserve"> Dashed line indicates product not fortified as information not provided on the nutritional label.</w:t>
      </w:r>
    </w:p>
    <w:p w14:paraId="04BF1DB1" w14:textId="77777777" w:rsidR="0074742F" w:rsidRDefault="0074742F">
      <w:pPr>
        <w:rPr>
          <w:b/>
          <w:bCs/>
        </w:rPr>
      </w:pPr>
    </w:p>
    <w:p w14:paraId="74E207BE" w14:textId="0336C864" w:rsidR="00A6352B" w:rsidRDefault="00C42FC6" w:rsidP="00A6352B">
      <w:r w:rsidRPr="0074742F">
        <w:br w:type="page"/>
      </w:r>
      <w:bookmarkStart w:id="1" w:name="_Toc92728118"/>
      <w:r w:rsidR="00A6352B" w:rsidRPr="00380C6C">
        <w:rPr>
          <w:rStyle w:val="Heading1Char"/>
        </w:rPr>
        <w:lastRenderedPageBreak/>
        <w:t xml:space="preserve">Supplementary Table </w:t>
      </w:r>
      <w:r w:rsidR="00D53931" w:rsidRPr="00380C6C">
        <w:rPr>
          <w:rStyle w:val="Heading1Char"/>
        </w:rPr>
        <w:t>S</w:t>
      </w:r>
      <w:r w:rsidR="00A6352B" w:rsidRPr="00380C6C">
        <w:rPr>
          <w:rStyle w:val="Heading1Char"/>
        </w:rPr>
        <w:t>1b</w:t>
      </w:r>
      <w:r w:rsidR="00A90410">
        <w:rPr>
          <w:rStyle w:val="Heading1Char"/>
        </w:rPr>
        <w:t xml:space="preserve">: </w:t>
      </w:r>
      <w:r w:rsidR="00A6352B" w:rsidRPr="00A90410">
        <w:rPr>
          <w:rStyle w:val="Heading1Char"/>
        </w:rPr>
        <w:t xml:space="preserve">plant-based yogurt alternatives on UK </w:t>
      </w:r>
      <w:r w:rsidR="00A90410" w:rsidRPr="00A90410">
        <w:rPr>
          <w:rStyle w:val="Heading1Char"/>
        </w:rPr>
        <w:t xml:space="preserve">market </w:t>
      </w:r>
      <w:r w:rsidR="00A6352B" w:rsidRPr="00A90410">
        <w:rPr>
          <w:rStyle w:val="Heading1Char"/>
        </w:rPr>
        <w:t>and fortification level</w:t>
      </w:r>
      <w:r w:rsidR="00083F1D">
        <w:rPr>
          <w:rStyle w:val="Heading1Char"/>
        </w:rPr>
        <w:t xml:space="preserve"> (</w:t>
      </w:r>
      <w:r w:rsidR="00A6352B" w:rsidRPr="00A90410">
        <w:rPr>
          <w:rStyle w:val="Heading1Char"/>
        </w:rPr>
        <w:t>per 100g</w:t>
      </w:r>
      <w:r w:rsidR="00083F1D">
        <w:rPr>
          <w:rStyle w:val="Heading1Char"/>
        </w:rPr>
        <w:t>)</w:t>
      </w:r>
      <w:bookmarkEnd w:id="1"/>
      <w:r w:rsidR="00F54B5D">
        <w:t>.</w:t>
      </w:r>
      <w:r w:rsidR="00A6352B">
        <w:t xml:space="preserve"> </w:t>
      </w:r>
      <w:r w:rsidR="005A4C95">
        <w:t>Survey completed in December 2020</w:t>
      </w:r>
      <w:r w:rsidR="0074742F">
        <w:t>; p</w:t>
      </w:r>
      <w:r w:rsidR="00C32CAE">
        <w:t>roducts onl</w:t>
      </w:r>
      <w:r w:rsidR="005A4C95">
        <w:t xml:space="preserve">y available in health-food shops/cafes not included. </w:t>
      </w:r>
    </w:p>
    <w:tbl>
      <w:tblPr>
        <w:tblW w:w="14885" w:type="dxa"/>
        <w:tblLook w:val="04A0" w:firstRow="1" w:lastRow="0" w:firstColumn="1" w:lastColumn="0" w:noHBand="0" w:noVBand="1"/>
      </w:tblPr>
      <w:tblGrid>
        <w:gridCol w:w="1044"/>
        <w:gridCol w:w="1403"/>
        <w:gridCol w:w="3121"/>
        <w:gridCol w:w="1094"/>
        <w:gridCol w:w="916"/>
        <w:gridCol w:w="1199"/>
        <w:gridCol w:w="1146"/>
        <w:gridCol w:w="1191"/>
        <w:gridCol w:w="1191"/>
        <w:gridCol w:w="1304"/>
        <w:gridCol w:w="1276"/>
      </w:tblGrid>
      <w:tr w:rsidR="00B261F8" w:rsidRPr="00A6352B" w14:paraId="00259752" w14:textId="77777777" w:rsidTr="00B753B1">
        <w:trPr>
          <w:trHeight w:val="657"/>
          <w:tblHeader/>
        </w:trPr>
        <w:tc>
          <w:tcPr>
            <w:tcW w:w="104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0B724705" w14:textId="4BB5F772" w:rsidR="00B261F8" w:rsidRPr="002B2A58" w:rsidRDefault="00B261F8" w:rsidP="00C32CAE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1"/>
                <w:szCs w:val="21"/>
                <w:lang w:eastAsia="en-GB"/>
              </w:rPr>
            </w:pPr>
            <w:r w:rsidRPr="002B2A58">
              <w:rPr>
                <w:rFonts w:eastAsia="Times New Roman" w:cstheme="minorHAnsi"/>
                <w:b/>
                <w:bCs/>
                <w:color w:val="000000"/>
                <w:sz w:val="21"/>
                <w:szCs w:val="21"/>
                <w:lang w:eastAsia="en-GB"/>
              </w:rPr>
              <w:t>Matrix</w:t>
            </w:r>
          </w:p>
        </w:tc>
        <w:tc>
          <w:tcPr>
            <w:tcW w:w="140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7AF92244" w14:textId="048C0A42" w:rsidR="00B261F8" w:rsidRPr="002B2A58" w:rsidRDefault="00B261F8" w:rsidP="006331EA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1"/>
                <w:szCs w:val="21"/>
                <w:lang w:eastAsia="en-GB"/>
              </w:rPr>
            </w:pPr>
            <w:r w:rsidRPr="002B2A58">
              <w:rPr>
                <w:rFonts w:eastAsia="Times New Roman" w:cstheme="minorHAnsi"/>
                <w:b/>
                <w:bCs/>
                <w:color w:val="000000"/>
                <w:sz w:val="21"/>
                <w:szCs w:val="21"/>
                <w:lang w:eastAsia="en-GB"/>
              </w:rPr>
              <w:t>Brand</w:t>
            </w:r>
          </w:p>
        </w:tc>
        <w:tc>
          <w:tcPr>
            <w:tcW w:w="312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42A49505" w14:textId="77777777" w:rsidR="00B261F8" w:rsidRPr="002B2A58" w:rsidRDefault="00B261F8" w:rsidP="006331EA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1"/>
                <w:szCs w:val="21"/>
                <w:lang w:eastAsia="en-GB"/>
              </w:rPr>
            </w:pPr>
            <w:r w:rsidRPr="002B2A58">
              <w:rPr>
                <w:rFonts w:eastAsia="Times New Roman" w:cstheme="minorHAnsi"/>
                <w:b/>
                <w:bCs/>
                <w:color w:val="000000"/>
                <w:sz w:val="21"/>
                <w:szCs w:val="21"/>
                <w:lang w:eastAsia="en-GB"/>
              </w:rPr>
              <w:t>Product description</w:t>
            </w:r>
          </w:p>
        </w:tc>
        <w:tc>
          <w:tcPr>
            <w:tcW w:w="109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3EF5C6A5" w14:textId="77777777" w:rsidR="00B261F8" w:rsidRPr="002B2A58" w:rsidRDefault="00B261F8" w:rsidP="006331EA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1"/>
                <w:szCs w:val="21"/>
                <w:lang w:eastAsia="en-GB"/>
              </w:rPr>
            </w:pPr>
            <w:r w:rsidRPr="002B2A58">
              <w:rPr>
                <w:rFonts w:eastAsia="Times New Roman" w:cstheme="minorHAnsi"/>
                <w:b/>
                <w:bCs/>
                <w:color w:val="000000"/>
                <w:sz w:val="21"/>
                <w:szCs w:val="21"/>
                <w:lang w:eastAsia="en-GB"/>
              </w:rPr>
              <w:t>Flavoured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75D27C02" w14:textId="77777777" w:rsidR="00B261F8" w:rsidRPr="002B2A58" w:rsidRDefault="00B261F8" w:rsidP="006331EA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1"/>
                <w:szCs w:val="21"/>
                <w:lang w:eastAsia="en-GB"/>
              </w:rPr>
            </w:pPr>
            <w:r w:rsidRPr="002B2A58">
              <w:rPr>
                <w:rFonts w:eastAsia="Times New Roman" w:cstheme="minorHAnsi"/>
                <w:b/>
                <w:bCs/>
                <w:color w:val="000000"/>
                <w:sz w:val="21"/>
                <w:szCs w:val="21"/>
                <w:lang w:eastAsia="en-GB"/>
              </w:rPr>
              <w:t>Organic</w:t>
            </w:r>
          </w:p>
        </w:tc>
        <w:tc>
          <w:tcPr>
            <w:tcW w:w="119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26EC514A" w14:textId="77777777" w:rsidR="00B261F8" w:rsidRPr="002B2A58" w:rsidRDefault="00B261F8" w:rsidP="006331EA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1"/>
                <w:szCs w:val="21"/>
                <w:lang w:eastAsia="en-GB"/>
              </w:rPr>
            </w:pPr>
            <w:r w:rsidRPr="002B2A58">
              <w:rPr>
                <w:rFonts w:eastAsia="Times New Roman" w:cstheme="minorHAnsi"/>
                <w:b/>
                <w:bCs/>
                <w:color w:val="000000"/>
                <w:sz w:val="21"/>
                <w:szCs w:val="21"/>
                <w:lang w:eastAsia="en-GB"/>
              </w:rPr>
              <w:t>Sweetened</w:t>
            </w:r>
          </w:p>
        </w:tc>
        <w:tc>
          <w:tcPr>
            <w:tcW w:w="114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7294C4C3" w14:textId="4266A908" w:rsidR="00B261F8" w:rsidRPr="002B2A58" w:rsidRDefault="00B261F8" w:rsidP="002B2A58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1"/>
                <w:szCs w:val="21"/>
                <w:lang w:eastAsia="en-GB"/>
              </w:rPr>
            </w:pPr>
            <w:r w:rsidRPr="002B2A58">
              <w:rPr>
                <w:rFonts w:eastAsia="Times New Roman" w:cstheme="minorHAnsi"/>
                <w:b/>
                <w:bCs/>
                <w:color w:val="000000"/>
                <w:sz w:val="21"/>
                <w:szCs w:val="21"/>
                <w:lang w:eastAsia="en-GB"/>
              </w:rPr>
              <w:t xml:space="preserve">Iodine </w:t>
            </w:r>
            <w:r w:rsidR="002B2A58">
              <w:rPr>
                <w:rFonts w:eastAsia="Times New Roman" w:cstheme="minorHAnsi"/>
                <w:b/>
                <w:bCs/>
                <w:color w:val="000000"/>
                <w:sz w:val="21"/>
                <w:szCs w:val="21"/>
                <w:lang w:eastAsia="en-GB"/>
              </w:rPr>
              <w:br/>
            </w:r>
            <w:r w:rsidRPr="002B2A58">
              <w:rPr>
                <w:rFonts w:eastAsia="Times New Roman" w:cstheme="minorHAnsi"/>
                <w:b/>
                <w:bCs/>
                <w:color w:val="000000"/>
                <w:sz w:val="21"/>
                <w:szCs w:val="21"/>
                <w:lang w:eastAsia="en-GB"/>
              </w:rPr>
              <w:t>(µg/100 g)</w:t>
            </w:r>
          </w:p>
        </w:tc>
        <w:tc>
          <w:tcPr>
            <w:tcW w:w="119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43072BA5" w14:textId="20D8CFB4" w:rsidR="00B261F8" w:rsidRPr="002B2A58" w:rsidRDefault="00B261F8" w:rsidP="002B2A58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1"/>
                <w:szCs w:val="21"/>
                <w:lang w:eastAsia="en-GB"/>
              </w:rPr>
            </w:pPr>
            <w:r w:rsidRPr="002B2A58">
              <w:rPr>
                <w:rFonts w:eastAsia="Times New Roman" w:cstheme="minorHAnsi"/>
                <w:b/>
                <w:bCs/>
                <w:color w:val="000000"/>
                <w:sz w:val="21"/>
                <w:szCs w:val="21"/>
                <w:lang w:eastAsia="en-GB"/>
              </w:rPr>
              <w:t>Calcium (mg/100 g)</w:t>
            </w:r>
          </w:p>
        </w:tc>
        <w:tc>
          <w:tcPr>
            <w:tcW w:w="119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09373489" w14:textId="68828BE0" w:rsidR="00B261F8" w:rsidRPr="002B2A58" w:rsidRDefault="00B261F8" w:rsidP="002B2A58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1"/>
                <w:szCs w:val="21"/>
                <w:lang w:eastAsia="en-GB"/>
              </w:rPr>
            </w:pPr>
            <w:r w:rsidRPr="002B2A58">
              <w:rPr>
                <w:rFonts w:eastAsia="Times New Roman" w:cstheme="minorHAnsi"/>
                <w:b/>
                <w:bCs/>
                <w:color w:val="000000"/>
                <w:sz w:val="21"/>
                <w:szCs w:val="21"/>
                <w:lang w:eastAsia="en-GB"/>
              </w:rPr>
              <w:t>Vitamin B2 (mg/100 g)</w:t>
            </w:r>
          </w:p>
        </w:tc>
        <w:tc>
          <w:tcPr>
            <w:tcW w:w="130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2D227705" w14:textId="087CB06E" w:rsidR="00B261F8" w:rsidRPr="002B2A58" w:rsidRDefault="00B261F8" w:rsidP="002B2A58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1"/>
                <w:szCs w:val="21"/>
                <w:lang w:eastAsia="en-GB"/>
              </w:rPr>
            </w:pPr>
            <w:r w:rsidRPr="002B2A58">
              <w:rPr>
                <w:rFonts w:eastAsia="Times New Roman" w:cstheme="minorHAnsi"/>
                <w:b/>
                <w:bCs/>
                <w:color w:val="000000"/>
                <w:sz w:val="21"/>
                <w:szCs w:val="21"/>
                <w:lang w:eastAsia="en-GB"/>
              </w:rPr>
              <w:t>Vitamin B12 (µg/100 g)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1BC8C476" w14:textId="518A550E" w:rsidR="00B261F8" w:rsidRPr="002B2A58" w:rsidRDefault="00B261F8" w:rsidP="002B2A58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1"/>
                <w:szCs w:val="21"/>
                <w:lang w:eastAsia="en-GB"/>
              </w:rPr>
            </w:pPr>
            <w:r w:rsidRPr="002B2A58">
              <w:rPr>
                <w:rFonts w:eastAsia="Times New Roman" w:cstheme="minorHAnsi"/>
                <w:b/>
                <w:bCs/>
                <w:color w:val="000000"/>
                <w:sz w:val="21"/>
                <w:szCs w:val="21"/>
                <w:lang w:eastAsia="en-GB"/>
              </w:rPr>
              <w:t>Vitamin D (µg/100 g)</w:t>
            </w:r>
          </w:p>
        </w:tc>
      </w:tr>
      <w:tr w:rsidR="00B261F8" w:rsidRPr="00A6352B" w14:paraId="52A2730D" w14:textId="77777777" w:rsidTr="007C7BF2">
        <w:trPr>
          <w:trHeight w:val="300"/>
        </w:trPr>
        <w:tc>
          <w:tcPr>
            <w:tcW w:w="1044" w:type="dxa"/>
            <w:vMerge w:val="restart"/>
            <w:tcBorders>
              <w:top w:val="nil"/>
              <w:left w:val="nil"/>
              <w:right w:val="nil"/>
            </w:tcBorders>
          </w:tcPr>
          <w:p w14:paraId="3E1AFE1B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mond</w:t>
            </w:r>
          </w:p>
          <w:p w14:paraId="65EB2830" w14:textId="2C93369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(n=10)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60C57" w14:textId="6BDBAF90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Beleaf</w:t>
            </w:r>
            <w:proofErr w:type="spellEnd"/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D44B81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ango Passionfruit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619545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A81FDB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DAD959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D0D512" w14:textId="3B375B32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9739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8ACDB1" w14:textId="103BC158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9469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01A19F" w14:textId="428C52D9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9469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A20B94" w14:textId="0B16275E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9469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A31D28" w14:textId="5AB0FAF9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9469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261F8" w:rsidRPr="00A6352B" w14:paraId="20735182" w14:textId="77777777" w:rsidTr="007C7BF2">
        <w:trPr>
          <w:trHeight w:val="300"/>
        </w:trPr>
        <w:tc>
          <w:tcPr>
            <w:tcW w:w="1044" w:type="dxa"/>
            <w:vMerge/>
            <w:tcBorders>
              <w:left w:val="nil"/>
              <w:right w:val="nil"/>
            </w:tcBorders>
            <w:vAlign w:val="center"/>
          </w:tcPr>
          <w:p w14:paraId="405D3FC9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03A188" w14:textId="6A1EF300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Beleaf</w:t>
            </w:r>
            <w:proofErr w:type="spellEnd"/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58B432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Berries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05E18B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AA633F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AE21E2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56A534" w14:textId="39292E66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9739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0CAE63" w14:textId="27B5BA8B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9469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8AAE0E" w14:textId="3ADF3C1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9469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4441B9" w14:textId="17583F1E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9469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9A531D" w14:textId="5641112C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9469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261F8" w:rsidRPr="00A6352B" w14:paraId="072BC66C" w14:textId="77777777" w:rsidTr="007C7BF2">
        <w:trPr>
          <w:trHeight w:val="300"/>
        </w:trPr>
        <w:tc>
          <w:tcPr>
            <w:tcW w:w="1044" w:type="dxa"/>
            <w:vMerge/>
            <w:tcBorders>
              <w:left w:val="nil"/>
              <w:right w:val="nil"/>
            </w:tcBorders>
            <w:vAlign w:val="center"/>
          </w:tcPr>
          <w:p w14:paraId="046E12A0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202ABB" w14:textId="50F93B8B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Danone</w:t>
            </w:r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14152F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Plain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7DA755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893A01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82EED6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11639A" w14:textId="3C3A354E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9739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26FF4F" w14:textId="11AFB180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9469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1D56E9" w14:textId="28F3BB2A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9469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9C00FC" w14:textId="7A564CC0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9469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DEA34E" w14:textId="45CE1483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9469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261F8" w:rsidRPr="00A6352B" w14:paraId="7CA2CDC9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3DEF8E25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A1668D" w14:textId="51803149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ush</w:t>
            </w:r>
            <w:proofErr w:type="spellEnd"/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E817AC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Plain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E1036A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4CE2DC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A7D43C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85D21F" w14:textId="61B0B8A9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9739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DABE50" w14:textId="573C8778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9469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C3CEBE" w14:textId="62D67872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9469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DF1408" w14:textId="22A7F45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9469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105BE9" w14:textId="2A869090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9469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261F8" w:rsidRPr="00A6352B" w14:paraId="27EBF49E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210D6A6C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6BB5B1" w14:textId="35448775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ush</w:t>
            </w:r>
            <w:proofErr w:type="spellEnd"/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262D5B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trawberry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A6BEAC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ED9252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13125A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B3FA3C" w14:textId="198D7A31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9739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93AD14" w14:textId="740DE6BB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9469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63DDEF" w14:textId="6315B020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9469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461BD3" w14:textId="09C46E69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9469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A64D30" w14:textId="3B1F9B09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9469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261F8" w:rsidRPr="00A6352B" w14:paraId="42349C0F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17C82C27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C8E078" w14:textId="37C4E669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ush</w:t>
            </w:r>
            <w:proofErr w:type="spellEnd"/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584E9C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Raspberry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CC899F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C84F28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91ACCB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9E9395" w14:textId="7541F1CA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9739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907891" w14:textId="0813FCD1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9469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6E50C7" w14:textId="2DCEC9F9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9469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1DD709" w14:textId="7257546B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9469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CF27BF" w14:textId="7047C6A3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9469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261F8" w:rsidRPr="00A6352B" w14:paraId="4C4826FD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01358679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B33A54" w14:textId="0964F5C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ush</w:t>
            </w:r>
            <w:proofErr w:type="spellEnd"/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D19AA1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Kids Strawberry Tubes 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2604D5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941A0C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B820D2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CFBF53" w14:textId="71B339EE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9739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EBC558" w14:textId="1DC622EA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9469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FE93EA" w14:textId="059F1BAF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9469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7D54C5" w14:textId="2E02D509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9469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29DE75" w14:textId="615B586F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9469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261F8" w:rsidRPr="00A6352B" w14:paraId="7F3498F1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409AC715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B33F41" w14:textId="70B0903F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ush</w:t>
            </w:r>
            <w:proofErr w:type="spellEnd"/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8E4840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Kids Blu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e</w:t>
            </w: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berry Tubes 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769C75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5D3336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825816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7A2A0C" w14:textId="51D45A6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9739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ABD0F9" w14:textId="19DD30F9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9469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7CA64B" w14:textId="45D189AB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9469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0449D1" w14:textId="2A578999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9469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907DBD" w14:textId="5E349D2D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9469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261F8" w:rsidRPr="00A6352B" w14:paraId="30B4F6DF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0E4BD133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A47558" w14:textId="3021732A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ush</w:t>
            </w:r>
            <w:proofErr w:type="spellEnd"/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36906E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Peach Melba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F8F2C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346233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A828DA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34035E" w14:textId="53AD8128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9739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7214A0" w14:textId="54EB1DDB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9469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8E120C" w14:textId="6B1B5A65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9469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571A9F" w14:textId="5CAB3B39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9469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A50B73" w14:textId="50FF664D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9469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261F8" w:rsidRPr="00A6352B" w14:paraId="32065099" w14:textId="77777777" w:rsidTr="007C7BF2">
        <w:trPr>
          <w:trHeight w:val="315"/>
        </w:trPr>
        <w:tc>
          <w:tcPr>
            <w:tcW w:w="1044" w:type="dxa"/>
            <w:tcBorders>
              <w:left w:val="nil"/>
              <w:bottom w:val="single" w:sz="8" w:space="0" w:color="auto"/>
              <w:right w:val="nil"/>
            </w:tcBorders>
            <w:vAlign w:val="center"/>
          </w:tcPr>
          <w:p w14:paraId="746018A3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EA2C56" w14:textId="12B2E74C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ush</w:t>
            </w:r>
            <w:proofErr w:type="spellEnd"/>
          </w:p>
        </w:tc>
        <w:tc>
          <w:tcPr>
            <w:tcW w:w="312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AB3B231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aramel &amp; Hibiscus</w:t>
            </w:r>
          </w:p>
        </w:tc>
        <w:tc>
          <w:tcPr>
            <w:tcW w:w="109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C7B833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F2516C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2A6E5B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D875E4" w14:textId="47FC295D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9739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2FAE0D" w14:textId="27EF6985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9469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351D3C" w14:textId="10903041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9469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AF71F2" w14:textId="54294C3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9469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B32103" w14:textId="5263EC2C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9469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261F8" w:rsidRPr="00A6352B" w14:paraId="4F92ED56" w14:textId="77777777" w:rsidTr="007C7BF2">
        <w:trPr>
          <w:trHeight w:val="300"/>
        </w:trPr>
        <w:tc>
          <w:tcPr>
            <w:tcW w:w="1044" w:type="dxa"/>
            <w:vMerge w:val="restart"/>
            <w:tcBorders>
              <w:top w:val="nil"/>
              <w:left w:val="nil"/>
              <w:right w:val="nil"/>
            </w:tcBorders>
          </w:tcPr>
          <w:p w14:paraId="566A73ED" w14:textId="77777777" w:rsidR="00B261F8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oconut</w:t>
            </w:r>
          </w:p>
          <w:p w14:paraId="5AB0809E" w14:textId="4CEE3F9C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(n=23)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C07F4B" w14:textId="3E8DA2EF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ndros</w:t>
            </w:r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E04BD8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Peach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CA7104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5E6E3D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B7CE17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69F71D" w14:textId="43725742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7580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39D432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8E7901" w14:textId="3DDDD022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832B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4D223" w14:textId="265AD00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832B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BE5A18" w14:textId="0681BE0D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832B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261F8" w:rsidRPr="00A6352B" w14:paraId="3D20D700" w14:textId="77777777" w:rsidTr="007C7BF2">
        <w:trPr>
          <w:trHeight w:val="300"/>
        </w:trPr>
        <w:tc>
          <w:tcPr>
            <w:tcW w:w="1044" w:type="dxa"/>
            <w:vMerge/>
            <w:tcBorders>
              <w:left w:val="nil"/>
              <w:right w:val="nil"/>
            </w:tcBorders>
            <w:vAlign w:val="center"/>
          </w:tcPr>
          <w:p w14:paraId="24239590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53FABC" w14:textId="2149B7F9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ndros</w:t>
            </w:r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C6C4F5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trawberry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7EA97E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393358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739874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AC59AE" w14:textId="19086C6A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7580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F9433F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95BC54" w14:textId="1F0131B3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832B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66A07B" w14:textId="567E827A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832B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2770D8" w14:textId="45A755BF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832B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261F8" w:rsidRPr="00A6352B" w14:paraId="79315A4C" w14:textId="77777777" w:rsidTr="007C7BF2">
        <w:trPr>
          <w:trHeight w:val="300"/>
        </w:trPr>
        <w:tc>
          <w:tcPr>
            <w:tcW w:w="1044" w:type="dxa"/>
            <w:vMerge/>
            <w:tcBorders>
              <w:left w:val="nil"/>
              <w:right w:val="nil"/>
            </w:tcBorders>
            <w:vAlign w:val="center"/>
          </w:tcPr>
          <w:p w14:paraId="787F2A41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94B928" w14:textId="7D0D0B80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Coconut </w:t>
            </w: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ollabratovie</w:t>
            </w:r>
            <w:proofErr w:type="spellEnd"/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901E4D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Blueberry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E76A07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DB8AB3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64CE0A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414DBF" w14:textId="25C68553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7580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505263" w14:textId="5D6DB9E2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362FD9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7543B4" w14:textId="231CA3C2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832B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B342E1" w14:textId="64449570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832B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19A08F" w14:textId="484A5D34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832B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261F8" w:rsidRPr="00A6352B" w14:paraId="29406AE9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5CB811C5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72B84E" w14:textId="7E4CA08C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Coconut </w:t>
            </w: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ollabratovie</w:t>
            </w:r>
            <w:proofErr w:type="spellEnd"/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156DDC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Raspberry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2495D8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95624D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E8EDEE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FC81A6" w14:textId="25CF7066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7580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6B45D" w14:textId="5110AC8D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362FD9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4245C0" w14:textId="001436E1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832B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7ABB3C" w14:textId="66B5EB11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832B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6D9029" w14:textId="109053A4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832B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261F8" w:rsidRPr="00A6352B" w14:paraId="29CE20D2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1CE9D536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E03D54" w14:textId="5E69D3A9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Coconut </w:t>
            </w: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ollabratovie</w:t>
            </w:r>
            <w:proofErr w:type="spellEnd"/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9D8E91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honso Mango Passion Fruit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731C5B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139411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24352E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18F9DB" w14:textId="04D4C5F5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7580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361FBA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55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6BDBE4" w14:textId="582EBD08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B700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DF91F2" w14:textId="7E97BD3B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B700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EECA26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8</w:t>
            </w:r>
          </w:p>
        </w:tc>
      </w:tr>
      <w:tr w:rsidR="00B261F8" w:rsidRPr="00A6352B" w14:paraId="260339B7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6B49A77A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F4377D" w14:textId="7CE15368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Coconut </w:t>
            </w: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ollabratovie</w:t>
            </w:r>
            <w:proofErr w:type="spellEnd"/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019618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atural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E7EEE9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53277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2DE68E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F2C202" w14:textId="2C517ABD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7580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099A33" w14:textId="0CDECF7B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73D7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6D5758" w14:textId="48E2140E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B700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BC8303" w14:textId="1DC4C94F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B700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FB0532" w14:textId="4033D320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A396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261F8" w:rsidRPr="00A6352B" w14:paraId="06B3AFB6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2005F36C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AAB947" w14:textId="6B6BC232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Coconut </w:t>
            </w: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ollabratovie</w:t>
            </w:r>
            <w:proofErr w:type="spellEnd"/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92ADD6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ango &amp; Passion Fruit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23CACC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27EF12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0B3BDD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045B35" w14:textId="0B776AE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7580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2BFCDD" w14:textId="21933C2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73D7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906076" w14:textId="3631AF60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B700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D14EDB" w14:textId="3AC47074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B700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CB060C" w14:textId="28325AC2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A396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261F8" w:rsidRPr="00A6352B" w14:paraId="479AB483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7992211C" w14:textId="3C5CEB02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C95F29" w14:textId="15FF2DF1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Coconut </w:t>
            </w: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ollabratovie</w:t>
            </w:r>
            <w:proofErr w:type="spellEnd"/>
          </w:p>
        </w:tc>
        <w:tc>
          <w:tcPr>
            <w:tcW w:w="3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954A5D9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adagascan Vanilla</w:t>
            </w:r>
          </w:p>
        </w:tc>
        <w:tc>
          <w:tcPr>
            <w:tcW w:w="109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6B5CA2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CD94C9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D1A602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4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DA5D09" w14:textId="4430BA84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7580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3018F4" w14:textId="06A65864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73D7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3A3E0E" w14:textId="47591D1F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B700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6B6AD7" w14:textId="2CC7AEC3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B700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EE8615" w14:textId="0FDB6EB4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A396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261F8" w:rsidRPr="00A6352B" w14:paraId="03271C27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5841347A" w14:textId="4CBEF8FD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11DF44" w14:textId="149FF9DC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Coconut </w:t>
            </w: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ollabratovie</w:t>
            </w:r>
            <w:proofErr w:type="spellEnd"/>
          </w:p>
        </w:tc>
        <w:tc>
          <w:tcPr>
            <w:tcW w:w="3121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AF144A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Blueberry Yoghurt</w:t>
            </w:r>
          </w:p>
        </w:tc>
        <w:tc>
          <w:tcPr>
            <w:tcW w:w="109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AA1388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BC082B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924990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4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1D0163" w14:textId="4B220006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F4BD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CB1846" w14:textId="784A7E2B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20B4B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6ED8B8" w14:textId="439D1868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20B4B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7CF9E2" w14:textId="23708E0D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20B4B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8B5ACC" w14:textId="7DA45B24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20B4B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7C7BF2" w:rsidRPr="00A6352B" w14:paraId="614C09A1" w14:textId="77777777" w:rsidTr="007C7BF2">
        <w:trPr>
          <w:trHeight w:val="300"/>
        </w:trPr>
        <w:tc>
          <w:tcPr>
            <w:tcW w:w="1044" w:type="dxa"/>
            <w:vMerge w:val="restart"/>
            <w:tcBorders>
              <w:left w:val="nil"/>
              <w:right w:val="nil"/>
            </w:tcBorders>
          </w:tcPr>
          <w:p w14:paraId="21AA42DD" w14:textId="5562E32B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lastRenderedPageBreak/>
              <w:t>Coconut cont.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5A8A4A" w14:textId="60B883EF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ittle Coco Nutters</w:t>
            </w:r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783B7C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trawberry &amp; Banana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8ECE99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98B986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11F969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99FFAA" w14:textId="1116134D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F4BD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F22ABF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30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5EC351" w14:textId="396BC6F6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41BE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77E3C7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6A0B9B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</w:tr>
      <w:tr w:rsidR="007C7BF2" w:rsidRPr="00A6352B" w14:paraId="10334524" w14:textId="77777777" w:rsidTr="007C7BF2">
        <w:trPr>
          <w:trHeight w:val="300"/>
        </w:trPr>
        <w:tc>
          <w:tcPr>
            <w:tcW w:w="1044" w:type="dxa"/>
            <w:vMerge/>
            <w:tcBorders>
              <w:left w:val="nil"/>
              <w:right w:val="nil"/>
            </w:tcBorders>
            <w:vAlign w:val="center"/>
          </w:tcPr>
          <w:p w14:paraId="010CC665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E1B99" w14:textId="4DB0572A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ittle Coco Nutters</w:t>
            </w:r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158198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ango &amp; Passion Fruit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1962DB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F26612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427358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4FB04A" w14:textId="722A80DB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F4BD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2ADEFF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30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B9CDDB" w14:textId="3C09CBB9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41BE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1B0FB8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36D26B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</w:tr>
      <w:tr w:rsidR="00B261F8" w:rsidRPr="00A6352B" w14:paraId="65471030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3325A951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79DE21" w14:textId="6725E095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Co </w:t>
            </w: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o</w:t>
            </w:r>
            <w:proofErr w:type="spellEnd"/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4B6D42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atural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AB4B93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7F34FF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20F85F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E53745" w14:textId="4B3ABD05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F4BD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8614FA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DF9C87" w14:textId="50C8F811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41BE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84BB7D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197916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</w:t>
            </w:r>
          </w:p>
        </w:tc>
      </w:tr>
      <w:tr w:rsidR="00B261F8" w:rsidRPr="00A6352B" w14:paraId="0D858188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6C6F0FD9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5422A3" w14:textId="04091B75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Co </w:t>
            </w: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o</w:t>
            </w:r>
            <w:proofErr w:type="spellEnd"/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C1AD0B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trawberry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185310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37855F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047164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7EE81E" w14:textId="639F6DC8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F4BD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9B71C1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67F56C" w14:textId="0F725CB2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41BE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3EF0E6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AC7807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</w:t>
            </w:r>
          </w:p>
        </w:tc>
      </w:tr>
      <w:tr w:rsidR="00B261F8" w:rsidRPr="00A6352B" w14:paraId="39923777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56673B5C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9E813A" w14:textId="5C30C7A0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Koko</w:t>
            </w:r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D06C08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Plain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CD4035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24E7CE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DD864D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762837" w14:textId="165CB7D5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F4BD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F1A390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60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CC67E" w14:textId="036D51B8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41BE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F7C14B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BF14EB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B261F8" w:rsidRPr="00A6352B" w14:paraId="651E5BA5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7A78D045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BA1BAE" w14:textId="11F18B4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Koko</w:t>
            </w:r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C4B527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Vanilla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669C4C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86BE49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3EFCF1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7A7E4B" w14:textId="282D50A9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F4BD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4BEDCC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8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EE69FA" w14:textId="487DD9ED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41BE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645E82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8A8508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B261F8" w:rsidRPr="00A6352B" w14:paraId="76677B27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689A8670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AF95E6" w14:textId="70FB02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Koko</w:t>
            </w:r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1682A7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Strawberry 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9F224D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F3B174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EB5B93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24E53A" w14:textId="4D32B2EC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F4BD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7ABF35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8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0625A1" w14:textId="63FF7995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41BE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DE4F02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89B813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B261F8" w:rsidRPr="00A6352B" w14:paraId="0A8AC3E2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2B806D3E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1AB8F2" w14:textId="703E9253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Koko</w:t>
            </w:r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35F6F4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Raspberry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4FBCB7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079CA9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11D3B0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F2EE09" w14:textId="7F2D71DC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F4BD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A2CD13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8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A22AD8" w14:textId="19DF6FBF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41BE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526B40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E9345E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B261F8" w:rsidRPr="00A6352B" w14:paraId="30C37998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4E655628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F6D907" w14:textId="6B1CE40A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Koko</w:t>
            </w:r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F0ABF2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Peach &amp; Passionfruit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014AEA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A3D158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A2EABE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1469B2" w14:textId="032B3453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F4BD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279002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8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CC5500" w14:textId="3413C60F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41BE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E5A449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DC62B4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B261F8" w:rsidRPr="00A6352B" w14:paraId="1C7A4D2E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2F9B8F41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511F29" w14:textId="6BD398D8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arks &amp; Spencer</w:t>
            </w:r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252735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ango &amp; Passion Fruit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5E08C1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828830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AF7C7E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47CC8F" w14:textId="5D6C55CA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F4BD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7F5B2C" w14:textId="4B2B7499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C473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D97CED" w14:textId="428A16A2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C473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9A770D" w14:textId="0119BE4F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C473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D5F73B" w14:textId="3837B772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C473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261F8" w:rsidRPr="00A6352B" w14:paraId="52915714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534BFB54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F79535" w14:textId="4B2E8909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arks &amp; Spencer</w:t>
            </w:r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2404D2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Blueberry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D9BBCA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060382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C164DF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47A644" w14:textId="22D57D9A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F4BD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C23DB8" w14:textId="6DB01129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C473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C68C77" w14:textId="13FF0A22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C473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079C28" w14:textId="3671D17B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C473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FE65B9" w14:textId="33A6642B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C473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261F8" w:rsidRPr="00A6352B" w14:paraId="00400D5C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00B14E6E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635ED2" w14:textId="2D646CDE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arks &amp; Spencer</w:t>
            </w:r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397FC6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Plain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E78E78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516CA3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C150EE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4A7846" w14:textId="02FB54FA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F4BD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F51003" w14:textId="11D1EBE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C473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742339" w14:textId="08E4AA00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C473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781D44" w14:textId="4EA1B551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C473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07B88E" w14:textId="4DD85944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C473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261F8" w:rsidRPr="00A6352B" w14:paraId="049D24EE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637B5AC3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B1E360" w14:textId="6596C11D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arks &amp; Spencer</w:t>
            </w:r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6CA70C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Vanilla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517B03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E8DB1C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2AA3C6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D9E4A2" w14:textId="7DAFF93F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F4BD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24DE84" w14:textId="50A56D3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C473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792240" w14:textId="75DAC9A9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C473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23E935" w14:textId="56B52151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C473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B68F1C" w14:textId="1DC2E6D8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C473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261F8" w:rsidRPr="00A6352B" w14:paraId="3761B5F4" w14:textId="77777777" w:rsidTr="007C7BF2">
        <w:trPr>
          <w:trHeight w:val="315"/>
        </w:trPr>
        <w:tc>
          <w:tcPr>
            <w:tcW w:w="1044" w:type="dxa"/>
            <w:tcBorders>
              <w:left w:val="nil"/>
              <w:bottom w:val="single" w:sz="8" w:space="0" w:color="auto"/>
              <w:right w:val="nil"/>
            </w:tcBorders>
            <w:vAlign w:val="center"/>
          </w:tcPr>
          <w:p w14:paraId="006F9C2A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C849E8" w14:textId="7F08674B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ykos</w:t>
            </w:r>
            <w:proofErr w:type="spellEnd"/>
          </w:p>
        </w:tc>
        <w:tc>
          <w:tcPr>
            <w:tcW w:w="312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CC81542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ocolate Stracciatella</w:t>
            </w:r>
          </w:p>
        </w:tc>
        <w:tc>
          <w:tcPr>
            <w:tcW w:w="109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E465DC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247D85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F00D90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453AA1" w14:textId="2916856E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F4BD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E73336" w14:textId="5839A9DE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C473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A4A137" w14:textId="2C38D23B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C473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C9ABE6" w14:textId="1871B02B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C473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D46634" w14:textId="073B54F8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C473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261F8" w:rsidRPr="00A6352B" w14:paraId="20A22CAB" w14:textId="77777777" w:rsidTr="007C7BF2">
        <w:trPr>
          <w:trHeight w:val="315"/>
        </w:trPr>
        <w:tc>
          <w:tcPr>
            <w:tcW w:w="1044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3E1D3D7C" w14:textId="6074A36D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ashew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(n=1)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D6B9FE" w14:textId="202171F3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ush</w:t>
            </w:r>
            <w:proofErr w:type="spellEnd"/>
          </w:p>
        </w:tc>
        <w:tc>
          <w:tcPr>
            <w:tcW w:w="312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0AA49F8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atural</w:t>
            </w:r>
          </w:p>
        </w:tc>
        <w:tc>
          <w:tcPr>
            <w:tcW w:w="109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E4A34E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91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59DCFA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9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7F1D30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8FA762" w14:textId="2A0489CB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2A7C1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154406" w14:textId="74A7752D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15B7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DF89E5" w14:textId="5FF6DD14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15B7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BA0FCE" w14:textId="4A1BB3EA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15B7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FCFDD2" w14:textId="4ACA25E3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15B7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7C7BF2" w:rsidRPr="00A6352B" w14:paraId="03EA26A3" w14:textId="77777777" w:rsidTr="007C7BF2">
        <w:trPr>
          <w:trHeight w:val="300"/>
        </w:trPr>
        <w:tc>
          <w:tcPr>
            <w:tcW w:w="1044" w:type="dxa"/>
            <w:vMerge w:val="restart"/>
            <w:tcBorders>
              <w:top w:val="nil"/>
              <w:left w:val="nil"/>
              <w:right w:val="nil"/>
            </w:tcBorders>
          </w:tcPr>
          <w:p w14:paraId="21CD7B24" w14:textId="77777777" w:rsidR="007C7BF2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at</w:t>
            </w:r>
          </w:p>
          <w:p w14:paraId="5C0A4697" w14:textId="62F9E06E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(n=9)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34B41D" w14:textId="57BF2C10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ctivia</w:t>
            </w:r>
            <w:proofErr w:type="spellEnd"/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EE7D6D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ango &amp; Flaxseeds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4E7D9E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35D7A9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9F5040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D689A2" w14:textId="703337AD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2A7C1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6AD249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120A78" w14:textId="6A4CE3ED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30D8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28702B" w14:textId="1009353B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30D8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63DB8B" w14:textId="09BB9AB0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30D8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7C7BF2" w:rsidRPr="00A6352B" w14:paraId="0E312737" w14:textId="77777777" w:rsidTr="007C7BF2">
        <w:trPr>
          <w:trHeight w:val="300"/>
        </w:trPr>
        <w:tc>
          <w:tcPr>
            <w:tcW w:w="1044" w:type="dxa"/>
            <w:vMerge/>
            <w:tcBorders>
              <w:left w:val="nil"/>
              <w:right w:val="nil"/>
            </w:tcBorders>
            <w:vAlign w:val="center"/>
          </w:tcPr>
          <w:p w14:paraId="1ACA06EA" w14:textId="186A13FA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D9DE87" w14:textId="01259B78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3AB0D8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Plain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9F131B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ACB4F8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A776D9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8713C3" w14:textId="2D270F71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2A7C1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0DEAC4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F4539F" w14:textId="46766872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30D8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38BC53" w14:textId="122E0314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30D8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9D9385" w14:textId="4DD41F90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30D8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7C7BF2" w:rsidRPr="00A6352B" w14:paraId="4D51C1D3" w14:textId="77777777" w:rsidTr="007C7BF2">
        <w:trPr>
          <w:trHeight w:val="300"/>
        </w:trPr>
        <w:tc>
          <w:tcPr>
            <w:tcW w:w="1044" w:type="dxa"/>
            <w:vMerge/>
            <w:tcBorders>
              <w:left w:val="nil"/>
              <w:right w:val="nil"/>
            </w:tcBorders>
            <w:vAlign w:val="center"/>
          </w:tcPr>
          <w:p w14:paraId="6D132D16" w14:textId="6AB9C533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F342DF" w14:textId="72597610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ight &amp; Free</w:t>
            </w:r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5931E3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ango &amp; Passion Fruit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DBB93D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5E48F4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2192C7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08C9D7" w14:textId="5C03E4C6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2A7C1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34062A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49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DD308E" w14:textId="3D1E9F8D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30D8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9C9361" w14:textId="421E72FC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30D8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E9C5E" w14:textId="69CDFD0C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30D8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7C7BF2" w:rsidRPr="00A6352B" w14:paraId="4C5D71B4" w14:textId="77777777" w:rsidTr="007C7BF2">
        <w:trPr>
          <w:trHeight w:val="300"/>
        </w:trPr>
        <w:tc>
          <w:tcPr>
            <w:tcW w:w="1044" w:type="dxa"/>
            <w:vMerge/>
            <w:tcBorders>
              <w:left w:val="nil"/>
              <w:right w:val="nil"/>
            </w:tcBorders>
            <w:vAlign w:val="center"/>
          </w:tcPr>
          <w:p w14:paraId="553DBD25" w14:textId="34870883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BBB24E" w14:textId="410E1B65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ight &amp; Free</w:t>
            </w:r>
          </w:p>
        </w:tc>
        <w:tc>
          <w:tcPr>
            <w:tcW w:w="3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9B425F1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Vanilla</w:t>
            </w:r>
          </w:p>
        </w:tc>
        <w:tc>
          <w:tcPr>
            <w:tcW w:w="109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204C97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52725FA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E8E1F3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4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312A79" w14:textId="060CD19A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2A7C1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376642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47</w:t>
            </w:r>
          </w:p>
        </w:tc>
        <w:tc>
          <w:tcPr>
            <w:tcW w:w="119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5AC706" w14:textId="3B8198B3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30D8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91EAE0" w14:textId="72AD2953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30D8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EC67F9" w14:textId="06641FA2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30D8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7C7BF2" w:rsidRPr="00A6352B" w14:paraId="75255ABC" w14:textId="77777777" w:rsidTr="007C7BF2">
        <w:trPr>
          <w:trHeight w:val="300"/>
        </w:trPr>
        <w:tc>
          <w:tcPr>
            <w:tcW w:w="1044" w:type="dxa"/>
            <w:vMerge/>
            <w:tcBorders>
              <w:left w:val="nil"/>
              <w:right w:val="nil"/>
            </w:tcBorders>
            <w:vAlign w:val="center"/>
          </w:tcPr>
          <w:p w14:paraId="1109A9E3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95677C" w14:textId="6F404E53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Light &amp; Free</w:t>
            </w:r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AFB5C5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Raspberry &amp; White Peach 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DD2979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8CD7CE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3FD34C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9A062B" w14:textId="6B346E3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2A7C1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EB6754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51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E7D4D6" w14:textId="2A2C096B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30D8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DCEEFC" w14:textId="2DE84736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30D8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8F9D5" w14:textId="055D0E9B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30D8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7C7BF2" w:rsidRPr="00A6352B" w14:paraId="56D9BE07" w14:textId="77777777" w:rsidTr="007C7BF2">
        <w:trPr>
          <w:trHeight w:val="300"/>
        </w:trPr>
        <w:tc>
          <w:tcPr>
            <w:tcW w:w="1044" w:type="dxa"/>
            <w:vMerge/>
            <w:tcBorders>
              <w:left w:val="nil"/>
              <w:right w:val="nil"/>
            </w:tcBorders>
            <w:vAlign w:val="center"/>
          </w:tcPr>
          <w:p w14:paraId="258A7BFB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5C378D" w14:textId="18559038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atly</w:t>
            </w:r>
          </w:p>
        </w:tc>
        <w:tc>
          <w:tcPr>
            <w:tcW w:w="3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1CC0FD7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Greek Style </w:t>
            </w:r>
          </w:p>
        </w:tc>
        <w:tc>
          <w:tcPr>
            <w:tcW w:w="109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8868FF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916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830D9D2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214FAB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4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FA08B1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2.5</w:t>
            </w:r>
          </w:p>
        </w:tc>
        <w:tc>
          <w:tcPr>
            <w:tcW w:w="119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2C69A2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31</w:t>
            </w:r>
          </w:p>
        </w:tc>
        <w:tc>
          <w:tcPr>
            <w:tcW w:w="119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DD44F2" w14:textId="6C76ACE8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9724B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AAAA44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52CEF0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.1</w:t>
            </w:r>
          </w:p>
        </w:tc>
      </w:tr>
      <w:tr w:rsidR="00B261F8" w:rsidRPr="00A6352B" w14:paraId="667B3C54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74DF0BA6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B8988C" w14:textId="52B495AE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atly</w:t>
            </w:r>
          </w:p>
        </w:tc>
        <w:tc>
          <w:tcPr>
            <w:tcW w:w="3121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C0F8EA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Plain</w:t>
            </w:r>
          </w:p>
        </w:tc>
        <w:tc>
          <w:tcPr>
            <w:tcW w:w="109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1A22D8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916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B77949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B49D92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4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0D986B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2.5</w:t>
            </w:r>
          </w:p>
        </w:tc>
        <w:tc>
          <w:tcPr>
            <w:tcW w:w="119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9D2B6A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43</w:t>
            </w:r>
          </w:p>
        </w:tc>
        <w:tc>
          <w:tcPr>
            <w:tcW w:w="119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978CF2" w14:textId="2CA0C809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9724B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072178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9BAE51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.1</w:t>
            </w:r>
          </w:p>
        </w:tc>
      </w:tr>
      <w:tr w:rsidR="00B261F8" w:rsidRPr="00A6352B" w14:paraId="13C007AC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51A7EA49" w14:textId="3B5E54F8" w:rsidR="00B261F8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lastRenderedPageBreak/>
              <w:t>Oat cont.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6D0E08" w14:textId="28B5631C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atly</w:t>
            </w:r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C04477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trawberry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0F50EF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A0DA83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EB8678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9269E2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2.5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F4D718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2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ECA54F" w14:textId="7CC55FFA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9724B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8EAF9F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F4647E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.1</w:t>
            </w:r>
          </w:p>
        </w:tc>
      </w:tr>
      <w:tr w:rsidR="00B261F8" w:rsidRPr="00A6352B" w14:paraId="62FD6485" w14:textId="77777777" w:rsidTr="007C7BF2">
        <w:trPr>
          <w:trHeight w:val="315"/>
        </w:trPr>
        <w:tc>
          <w:tcPr>
            <w:tcW w:w="1044" w:type="dxa"/>
            <w:tcBorders>
              <w:left w:val="nil"/>
              <w:bottom w:val="single" w:sz="8" w:space="0" w:color="auto"/>
              <w:right w:val="nil"/>
            </w:tcBorders>
            <w:vAlign w:val="center"/>
          </w:tcPr>
          <w:p w14:paraId="023F5962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22DFBC" w14:textId="0FE93FC0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atly</w:t>
            </w:r>
          </w:p>
        </w:tc>
        <w:tc>
          <w:tcPr>
            <w:tcW w:w="312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1EDFC2D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Blueberry</w:t>
            </w:r>
          </w:p>
        </w:tc>
        <w:tc>
          <w:tcPr>
            <w:tcW w:w="109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F00BC3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1000145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3D8E34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854E70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2.5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1EE798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5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A781F1" w14:textId="06280C63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9724B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30DE95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D7C06A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.1</w:t>
            </w:r>
          </w:p>
        </w:tc>
      </w:tr>
      <w:tr w:rsidR="00B261F8" w:rsidRPr="00A6352B" w14:paraId="01036D00" w14:textId="77777777" w:rsidTr="007C7BF2">
        <w:trPr>
          <w:trHeight w:val="300"/>
        </w:trPr>
        <w:tc>
          <w:tcPr>
            <w:tcW w:w="1044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0FFC7067" w14:textId="39471278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oya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(n=33)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985A86" w14:textId="1FF18808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D590DB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Blueberry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231B04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D05326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12CBD1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220A28" w14:textId="4B696790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662E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EC9CD6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49A4B1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400A2B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D2F4BA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B261F8" w:rsidRPr="00A6352B" w14:paraId="64820C18" w14:textId="77777777" w:rsidTr="007C7BF2">
        <w:trPr>
          <w:trHeight w:val="300"/>
        </w:trPr>
        <w:tc>
          <w:tcPr>
            <w:tcW w:w="1044" w:type="dxa"/>
            <w:vMerge/>
            <w:tcBorders>
              <w:left w:val="nil"/>
              <w:right w:val="nil"/>
            </w:tcBorders>
            <w:vAlign w:val="center"/>
          </w:tcPr>
          <w:p w14:paraId="1F57AC3B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FC7292" w14:textId="4F738F92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C44C71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erry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B55933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2BE4AE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F09119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FB342B" w14:textId="728A60C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662E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0CFF0F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A1A717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93D028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A56E38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B261F8" w:rsidRPr="00A6352B" w14:paraId="60AA58CB" w14:textId="77777777" w:rsidTr="007C7BF2">
        <w:trPr>
          <w:trHeight w:val="300"/>
        </w:trPr>
        <w:tc>
          <w:tcPr>
            <w:tcW w:w="1044" w:type="dxa"/>
            <w:vMerge/>
            <w:tcBorders>
              <w:left w:val="nil"/>
              <w:right w:val="nil"/>
            </w:tcBorders>
            <w:vAlign w:val="center"/>
          </w:tcPr>
          <w:p w14:paraId="30AC53BD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7FED45" w14:textId="069F848A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BE5C30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atural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E37B66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01C959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965E9C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B84324" w14:textId="0A123E79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662E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F485F4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C3E596" w14:textId="4BC21779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66B5E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BA6BF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48E5F3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B261F8" w:rsidRPr="00A6352B" w14:paraId="0762F597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2F42EEE9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8B4CC2" w14:textId="798CF293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0C888A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Zero Sugars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DF13B6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041770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041A39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6EE42E" w14:textId="2D2C8A4C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662E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34B2FE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C3A4E7" w14:textId="7C6CD488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66B5E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99D13E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FCE827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B261F8" w:rsidRPr="00A6352B" w14:paraId="1FE8E740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42BEF229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61EAE5" w14:textId="6D892E3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7D31D4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Greek Style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ED554D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EE4927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7969BB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DA21D9" w14:textId="58CC735E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662E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513F80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FDD7C8" w14:textId="1E22C022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66B5E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4BFC08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1099CC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B261F8" w:rsidRPr="00A6352B" w14:paraId="55A02BF1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44E1DB1B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ED22C" w14:textId="705D430A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81A2CC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Blackberry Raspberry &amp; Cranberry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4F4A84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EAA50F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CB1B12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DA6D96" w14:textId="69D75A19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662E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AEA7C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F26C76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37EDC4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A95EA2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B261F8" w:rsidRPr="00A6352B" w14:paraId="56EEB45C" w14:textId="77777777" w:rsidTr="007C7BF2">
        <w:trPr>
          <w:trHeight w:val="6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09B4C172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BA0FE1" w14:textId="74CD7956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000CAC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Greek Style Strawberry &amp; Raspberry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F2E579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5A1544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EEC863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8A7360" w14:textId="26B635BB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662E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791BEB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96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30CB62" w14:textId="25EAD465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2A7C1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F72D3D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8F77AA" w14:textId="6B19B8C4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2A7C1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261F8" w:rsidRPr="00A6352B" w14:paraId="2AF74B9B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54725B4D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33D0C5" w14:textId="194057BB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DCDCAD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o Bits Strawberry Peach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0A9AC9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E0E4DD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B8D5F1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F4485B" w14:textId="6879C27B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10F1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88A1AD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AF42CA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A20A29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6CAB5F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B261F8" w:rsidRPr="00A6352B" w14:paraId="619B8703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0D0EDD5F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27BC11" w14:textId="7C52BC4D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66A2BB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trawberry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DAF82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C2E452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BDEC50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FA0B0" w14:textId="46C76068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10F1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6461DE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0B6AFF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14A150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7D4A64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B261F8" w:rsidRPr="00A6352B" w14:paraId="6A1CDE2A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555A5810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B598D4" w14:textId="7CC60FD5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B4B3A3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trawberry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5C5E04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8F8537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F64694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FE6D10" w14:textId="13FB1A4E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10F1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AADBBA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BC2B09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CBE883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A3C72E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B261F8" w:rsidRPr="00A6352B" w14:paraId="6481722B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7FA0483C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9FA6E4" w14:textId="6CB53ADE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D22E1B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Vanilla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3F7AE8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5AD97E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568DFE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920D3C" w14:textId="09D700F4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10F1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1286F9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D0BF93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5217F5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6DFCA1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B261F8" w:rsidRPr="00A6352B" w14:paraId="7CB97FCA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6F2F49C2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61C43D" w14:textId="62B90630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B234B3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oconut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9C7705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8EB2F1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737CE7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8B69FB" w14:textId="42455468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10F1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6DA7A3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C4EFCF" w14:textId="1E00B569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2A7C1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3098A4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5C8725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B261F8" w:rsidRPr="00A6352B" w14:paraId="46629AE4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69138B9F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FA7CDA" w14:textId="45F87E56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9466ED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Peach &amp; Exotic Fruit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3D609F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B09B64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4606D2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8088AB" w14:textId="0DDF2989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10F1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07F4EC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4BAB53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F83B5C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0A18B4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B261F8" w:rsidRPr="00A6352B" w14:paraId="5E0CA9D3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1BBFADE9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7FE058" w14:textId="2041EA21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CE8621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Greek Style Blueberry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FC8AFD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6CCE13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2A7149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48FB2C" w14:textId="225297F5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10F1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D8B85A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08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2527B7" w14:textId="5A441EC4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F11A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717B37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09763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6</w:t>
            </w:r>
          </w:p>
        </w:tc>
      </w:tr>
      <w:tr w:rsidR="00B261F8" w:rsidRPr="00A6352B" w14:paraId="3944E8A9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709541BB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BBBD38" w14:textId="52786A5D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56FF76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Greek Style Passion Fruit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931DD8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ECC859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CEF937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3B88A0" w14:textId="682AC575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10F1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F52D35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96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D3FDE2" w14:textId="48B94376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F11A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BF805A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ABA77B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6</w:t>
            </w:r>
          </w:p>
        </w:tc>
      </w:tr>
      <w:tr w:rsidR="00B261F8" w:rsidRPr="00A6352B" w14:paraId="3686BF66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51423365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D9B4F1" w14:textId="4DB91AB3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FF3FD0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Greek Style Mango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400C98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2FEAC7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4E99AD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6A6354" w14:textId="505081A8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10F1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71736B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96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65AAE9" w14:textId="5C0B380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F11A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5A7AB9" w14:textId="4994CE82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2A7C1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22C906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6</w:t>
            </w:r>
          </w:p>
        </w:tc>
      </w:tr>
      <w:tr w:rsidR="00B261F8" w:rsidRPr="00A6352B" w14:paraId="059A50C5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44A436EA" w14:textId="2EE7AC23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33E8FF" w14:textId="753D1D91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7E7D7D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No Added Sugar Mango 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A1122F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434C85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DB740B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FF88C9" w14:textId="5B68A744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10F1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2F6919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DFDB5D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F8595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E47648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B261F8" w:rsidRPr="00A6352B" w14:paraId="78564E30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524C15B3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A91EEC" w14:textId="22D7F7D9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14285D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Greek Style Vanilla 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5D4F75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BDDC8C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C2C4AD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FFD4D9" w14:textId="0354FA6D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10F1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9564EB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4D6E47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8C6AA5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E3EF0B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B261F8" w:rsidRPr="00A6352B" w14:paraId="732669F4" w14:textId="77777777" w:rsidTr="007C7BF2">
        <w:trPr>
          <w:trHeight w:val="300"/>
        </w:trPr>
        <w:tc>
          <w:tcPr>
            <w:tcW w:w="1044" w:type="dxa"/>
            <w:vMerge w:val="restart"/>
            <w:tcBorders>
              <w:left w:val="nil"/>
              <w:right w:val="nil"/>
            </w:tcBorders>
            <w:vAlign w:val="center"/>
          </w:tcPr>
          <w:p w14:paraId="3AFCE190" w14:textId="22BDCDE4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5FEFAD" w14:textId="6FAF8136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7A9D36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Greek Style Granola Vanilla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EDE088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CB98EC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B67591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C921BA" w14:textId="2333C57A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10F1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1FC58C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07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EA51B1" w14:textId="018A6D6A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B136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4CD83A" w14:textId="6E8AA354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B136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101C9C" w14:textId="0061EF2F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B136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261F8" w:rsidRPr="00A6352B" w14:paraId="08D5DF54" w14:textId="77777777" w:rsidTr="007C7BF2">
        <w:trPr>
          <w:trHeight w:val="300"/>
        </w:trPr>
        <w:tc>
          <w:tcPr>
            <w:tcW w:w="1044" w:type="dxa"/>
            <w:vMerge/>
            <w:tcBorders>
              <w:left w:val="nil"/>
              <w:right w:val="nil"/>
            </w:tcBorders>
            <w:vAlign w:val="center"/>
          </w:tcPr>
          <w:p w14:paraId="21B916CB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0DC7B2" w14:textId="4A68635F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3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FB2FD7C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ore Fruit No Added Sugars Cherry</w:t>
            </w:r>
          </w:p>
        </w:tc>
        <w:tc>
          <w:tcPr>
            <w:tcW w:w="109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B367C6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DA0D5B9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33D5ED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4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A2B605" w14:textId="687CE07B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10F1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2DBE40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19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E86E53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1</w:t>
            </w:r>
          </w:p>
        </w:tc>
        <w:tc>
          <w:tcPr>
            <w:tcW w:w="130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DD2E29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40A3B9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B261F8" w:rsidRPr="00A6352B" w14:paraId="002CF66B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28316BD2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A02095" w14:textId="69F647E8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3121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0EE4AD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Kids Strawberry &amp; Banana</w:t>
            </w:r>
          </w:p>
        </w:tc>
        <w:tc>
          <w:tcPr>
            <w:tcW w:w="109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676DBB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E97135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A8C2AA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4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40C761" w14:textId="691C9DB2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2391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2DA2FC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33</w:t>
            </w:r>
          </w:p>
        </w:tc>
        <w:tc>
          <w:tcPr>
            <w:tcW w:w="119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D29A15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4</w:t>
            </w:r>
          </w:p>
        </w:tc>
        <w:tc>
          <w:tcPr>
            <w:tcW w:w="130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6DC6C3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42</w:t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6EE3FB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83</w:t>
            </w:r>
          </w:p>
        </w:tc>
      </w:tr>
      <w:tr w:rsidR="00B261F8" w:rsidRPr="00A6352B" w14:paraId="6FF1A210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5BF4E34A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211137" w14:textId="488CC881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3121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479E20B4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Kids Peach and Pear</w:t>
            </w:r>
          </w:p>
        </w:tc>
        <w:tc>
          <w:tcPr>
            <w:tcW w:w="1094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597C4C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024075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6FA1F8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46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A57C49" w14:textId="267FD752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2391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9DEA84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33</w:t>
            </w:r>
          </w:p>
        </w:tc>
        <w:tc>
          <w:tcPr>
            <w:tcW w:w="1191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3A964F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24</w:t>
            </w:r>
          </w:p>
        </w:tc>
        <w:tc>
          <w:tcPr>
            <w:tcW w:w="1304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A50BB2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42</w:t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BE91F0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83</w:t>
            </w:r>
          </w:p>
        </w:tc>
      </w:tr>
      <w:tr w:rsidR="007C7BF2" w:rsidRPr="00A6352B" w14:paraId="57D7EE28" w14:textId="77777777" w:rsidTr="007C7BF2">
        <w:trPr>
          <w:trHeight w:val="300"/>
        </w:trPr>
        <w:tc>
          <w:tcPr>
            <w:tcW w:w="1044" w:type="dxa"/>
            <w:vMerge w:val="restart"/>
            <w:tcBorders>
              <w:left w:val="nil"/>
              <w:right w:val="nil"/>
            </w:tcBorders>
            <w:vAlign w:val="center"/>
          </w:tcPr>
          <w:p w14:paraId="1FA759A5" w14:textId="66905A00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lastRenderedPageBreak/>
              <w:t>Soya cont.</w:t>
            </w:r>
          </w:p>
        </w:tc>
        <w:tc>
          <w:tcPr>
            <w:tcW w:w="1403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01A0DA" w14:textId="7A22AF2D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pro</w:t>
            </w:r>
            <w:proofErr w:type="spellEnd"/>
          </w:p>
        </w:tc>
        <w:tc>
          <w:tcPr>
            <w:tcW w:w="3121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84BB24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Kids Mango </w:t>
            </w:r>
          </w:p>
        </w:tc>
        <w:tc>
          <w:tcPr>
            <w:tcW w:w="109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0C15C9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ACCBAF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0EE898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4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FDD7E7" w14:textId="338238F0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2391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5073BE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19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74E3B1" w14:textId="3B2C26C8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C490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4FD976" w14:textId="407E5B33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2914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563FBD" w14:textId="3B52CD61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D3D69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7C7BF2" w:rsidRPr="00A6352B" w14:paraId="4B1D3A6B" w14:textId="77777777" w:rsidTr="007C7BF2">
        <w:trPr>
          <w:trHeight w:val="300"/>
        </w:trPr>
        <w:tc>
          <w:tcPr>
            <w:tcW w:w="1044" w:type="dxa"/>
            <w:vMerge/>
            <w:tcBorders>
              <w:left w:val="nil"/>
              <w:right w:val="nil"/>
            </w:tcBorders>
            <w:vAlign w:val="center"/>
          </w:tcPr>
          <w:p w14:paraId="490A899B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042708" w14:textId="51D73B4B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sda</w:t>
            </w:r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5A1EDE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Lemon 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5F16FE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020124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F28716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353C00" w14:textId="15495B88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2391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4B79C7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8BC6D2" w14:textId="3AC8EE5F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C490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575184" w14:textId="4D1B270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2914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DEE5A8" w14:textId="2EB46A0F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D3D69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261F8" w:rsidRPr="00A6352B" w14:paraId="5E076A7F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13262B01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C01E40" w14:textId="2347C390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sda</w:t>
            </w:r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5531DA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trawberry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663F4D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975547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AF3246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288B16" w14:textId="24009A9E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2391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6C94CB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952CB9" w14:textId="0B12C5D8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C490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E1B483" w14:textId="2F3D64B4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2914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D6D072" w14:textId="1D33E599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D3D69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261F8" w:rsidRPr="00A6352B" w14:paraId="165D9344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7F7FD8C1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F8E033" w14:textId="700EB698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sda</w:t>
            </w:r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BDB7B4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Plain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3D508D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481B19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445ACF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5C910A" w14:textId="7EEEF212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2391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34FE4F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0CCFBA" w14:textId="34944075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C490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89E0CC" w14:textId="68205184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2914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81BDDD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B261F8" w:rsidRPr="00A6352B" w14:paraId="5B3656FA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453DECCE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4A293A" w14:textId="161BD819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Provamel</w:t>
            </w:r>
            <w:proofErr w:type="spellEnd"/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1C6BB6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Plain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5D168E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3745F1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2E7DF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062E22" w14:textId="6494B682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2391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2472D8" w14:textId="3ACE7E99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10F1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568D8E" w14:textId="7000220C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C490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814632" w14:textId="5EEC5BCE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2914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6EBC30" w14:textId="5B098BDC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10F1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261F8" w:rsidRPr="00A6352B" w14:paraId="08D74886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597C7362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CDD70E" w14:textId="7A70EE8C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Tesco</w:t>
            </w:r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C0272D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Strawberry Fromage Frais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ABC331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6BDA1B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9B3D90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958B9C" w14:textId="550AC59B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2391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19D8C2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40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9D5255" w14:textId="08611B1A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C490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6C6823" w14:textId="67AFD4C1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2914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E3D7B6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.5</w:t>
            </w:r>
          </w:p>
        </w:tc>
      </w:tr>
      <w:tr w:rsidR="00B261F8" w:rsidRPr="00A6352B" w14:paraId="512E1092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3E7CC1AE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EC9672" w14:textId="00EA7AFC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Tesco</w:t>
            </w:r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547F17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pricot Fromage Frais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9C4994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BFA3C3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FA2005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AB31CA" w14:textId="08AEF61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2391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A1E149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40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4C6B43" w14:textId="505C4143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C490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BBB698" w14:textId="12191CB6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2914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58AE92" w14:textId="343F2C9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24B14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261F8" w:rsidRPr="00A6352B" w14:paraId="38767FA5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6B58ADB4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F4C249" w14:textId="421CF10F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Tesco</w:t>
            </w:r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CE3DC4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Greek Style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245A79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AFBEBB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34DFA1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3F935" w14:textId="5B0CC4FE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2391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2C384C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78B7D6" w14:textId="09D408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C490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31933C" w14:textId="0C0A7DFF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2914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EA66CD" w14:textId="3764C609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24B14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261F8" w:rsidRPr="00A6352B" w14:paraId="2009C6BB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4B558A88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17235C" w14:textId="7E562EFD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Tesco</w:t>
            </w:r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B444C1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atural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BE9320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1F2BDC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E26CB6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71817F" w14:textId="315F2C33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2391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81B6E1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51DC76" w14:textId="39B18052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C490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83651F" w14:textId="016C8A3A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2914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CB3053" w14:textId="295DFDBE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24B14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261F8" w:rsidRPr="00A6352B" w14:paraId="4F4D6607" w14:textId="77777777" w:rsidTr="007C7BF2">
        <w:trPr>
          <w:trHeight w:val="300"/>
        </w:trPr>
        <w:tc>
          <w:tcPr>
            <w:tcW w:w="1044" w:type="dxa"/>
            <w:tcBorders>
              <w:left w:val="nil"/>
              <w:right w:val="nil"/>
            </w:tcBorders>
            <w:vAlign w:val="center"/>
          </w:tcPr>
          <w:p w14:paraId="6D21B74E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0C6CB8" w14:textId="404333A9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Tesco</w:t>
            </w:r>
          </w:p>
        </w:tc>
        <w:tc>
          <w:tcPr>
            <w:tcW w:w="3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B39007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Passion Fruit Raspberry 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A95DCC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801B53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A50C2D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D1100F" w14:textId="557F3074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2391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61F713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5075D5" w14:textId="03650B0C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C490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C555BA" w14:textId="55ED6E1E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2914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76A965" w14:textId="398D4604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24B14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261F8" w:rsidRPr="00A6352B" w14:paraId="6EB1E76F" w14:textId="77777777" w:rsidTr="007C7BF2">
        <w:trPr>
          <w:trHeight w:val="315"/>
        </w:trPr>
        <w:tc>
          <w:tcPr>
            <w:tcW w:w="1044" w:type="dxa"/>
            <w:tcBorders>
              <w:left w:val="nil"/>
              <w:bottom w:val="single" w:sz="8" w:space="0" w:color="auto"/>
              <w:right w:val="nil"/>
            </w:tcBorders>
            <w:vAlign w:val="center"/>
          </w:tcPr>
          <w:p w14:paraId="0BE57FB5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905A17" w14:textId="315458F5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Tesco</w:t>
            </w:r>
          </w:p>
        </w:tc>
        <w:tc>
          <w:tcPr>
            <w:tcW w:w="312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FDD2F6C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Mango </w:t>
            </w:r>
          </w:p>
        </w:tc>
        <w:tc>
          <w:tcPr>
            <w:tcW w:w="109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7120DE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91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06CE4C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9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2517CC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0EACF2" w14:textId="48033BF4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2391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0DB6D4" w14:textId="77777777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20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2BA09B" w14:textId="0F8320A0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C490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BD3FFD" w14:textId="57021C03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12914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4C930C" w14:textId="215F71AF" w:rsidR="00B261F8" w:rsidRPr="00A6352B" w:rsidRDefault="00B261F8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24B14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</w:tbl>
    <w:p w14:paraId="3A087061" w14:textId="2DEAAD70" w:rsidR="00A6352B" w:rsidRDefault="0074742F">
      <w:r>
        <w:t>Dashed line indicates product not fortified as information not provided on the nutritional label.</w:t>
      </w:r>
    </w:p>
    <w:p w14:paraId="70CC182B" w14:textId="77777777" w:rsidR="00A6352B" w:rsidRDefault="00A6352B">
      <w:r>
        <w:br w:type="page"/>
      </w:r>
    </w:p>
    <w:p w14:paraId="60C82F24" w14:textId="75F3D493" w:rsidR="00A6352B" w:rsidRDefault="00A6352B" w:rsidP="00A6352B">
      <w:bookmarkStart w:id="2" w:name="_Toc92728119"/>
      <w:r w:rsidRPr="00380C6C">
        <w:rPr>
          <w:rStyle w:val="Heading1Char"/>
        </w:rPr>
        <w:lastRenderedPageBreak/>
        <w:t xml:space="preserve">Supplementary Table </w:t>
      </w:r>
      <w:r w:rsidR="00D53931" w:rsidRPr="00380C6C">
        <w:rPr>
          <w:rStyle w:val="Heading1Char"/>
        </w:rPr>
        <w:t>S</w:t>
      </w:r>
      <w:r w:rsidRPr="00380C6C">
        <w:rPr>
          <w:rStyle w:val="Heading1Char"/>
        </w:rPr>
        <w:t>1c</w:t>
      </w:r>
      <w:r w:rsidR="00A90410" w:rsidRPr="00083F1D">
        <w:rPr>
          <w:rStyle w:val="Heading1Char"/>
        </w:rPr>
        <w:t xml:space="preserve">: </w:t>
      </w:r>
      <w:r w:rsidRPr="00083F1D">
        <w:rPr>
          <w:rStyle w:val="Heading1Char"/>
        </w:rPr>
        <w:t xml:space="preserve">plant-based cheese alternatives on the UK </w:t>
      </w:r>
      <w:r w:rsidR="00083F1D" w:rsidRPr="00083F1D">
        <w:rPr>
          <w:rStyle w:val="Heading1Char"/>
        </w:rPr>
        <w:t xml:space="preserve">market with micronutrient </w:t>
      </w:r>
      <w:r w:rsidRPr="00083F1D">
        <w:rPr>
          <w:rStyle w:val="Heading1Char"/>
        </w:rPr>
        <w:t>fortification</w:t>
      </w:r>
      <w:r w:rsidR="00083F1D" w:rsidRPr="00083F1D">
        <w:rPr>
          <w:rStyle w:val="Heading1Char"/>
        </w:rPr>
        <w:t xml:space="preserve"> (</w:t>
      </w:r>
      <w:r w:rsidRPr="00083F1D">
        <w:rPr>
          <w:rStyle w:val="Heading1Char"/>
        </w:rPr>
        <w:t>per 100g</w:t>
      </w:r>
      <w:r w:rsidR="00083F1D" w:rsidRPr="00083F1D">
        <w:rPr>
          <w:rStyle w:val="Heading1Char"/>
        </w:rPr>
        <w:t>).</w:t>
      </w:r>
      <w:bookmarkEnd w:id="2"/>
      <w:r>
        <w:t xml:space="preserve"> </w:t>
      </w:r>
      <w:r w:rsidR="00083F1D">
        <w:t>S</w:t>
      </w:r>
      <w:r>
        <w:t>urvey completed in December 2020</w:t>
      </w:r>
      <w:r w:rsidR="00083F1D" w:rsidRPr="00083F1D">
        <w:t xml:space="preserve"> </w:t>
      </w:r>
      <w:r w:rsidR="00083F1D">
        <w:t>omitting those only available through health-food shops</w:t>
      </w:r>
      <w:r>
        <w:t>.</w:t>
      </w:r>
      <w:r w:rsidR="005A4C95">
        <w:t xml:space="preserve"> </w:t>
      </w:r>
    </w:p>
    <w:tbl>
      <w:tblPr>
        <w:tblW w:w="15055" w:type="dxa"/>
        <w:tblLook w:val="04A0" w:firstRow="1" w:lastRow="0" w:firstColumn="1" w:lastColumn="0" w:noHBand="0" w:noVBand="1"/>
      </w:tblPr>
      <w:tblGrid>
        <w:gridCol w:w="1278"/>
        <w:gridCol w:w="1240"/>
        <w:gridCol w:w="3620"/>
        <w:gridCol w:w="1520"/>
        <w:gridCol w:w="1064"/>
        <w:gridCol w:w="1175"/>
        <w:gridCol w:w="1170"/>
        <w:gridCol w:w="1301"/>
        <w:gridCol w:w="1404"/>
        <w:gridCol w:w="1283"/>
      </w:tblGrid>
      <w:tr w:rsidR="00B753B1" w:rsidRPr="00A6352B" w14:paraId="5CB369C4" w14:textId="77777777" w:rsidTr="007C7BF2">
        <w:trPr>
          <w:trHeight w:val="789"/>
          <w:tblHeader/>
        </w:trPr>
        <w:tc>
          <w:tcPr>
            <w:tcW w:w="127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112260DD" w14:textId="1B1BB5BC" w:rsidR="00B753B1" w:rsidRPr="00B261F8" w:rsidRDefault="00B753B1" w:rsidP="00FA3A65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lang w:eastAsia="en-GB"/>
              </w:rPr>
            </w:pPr>
            <w:r w:rsidRPr="00B261F8">
              <w:rPr>
                <w:rFonts w:eastAsia="Times New Roman" w:cstheme="minorHAnsi"/>
                <w:b/>
                <w:bCs/>
                <w:color w:val="000000"/>
                <w:lang w:eastAsia="en-GB"/>
              </w:rPr>
              <w:t>Matrix</w:t>
            </w:r>
          </w:p>
        </w:tc>
        <w:tc>
          <w:tcPr>
            <w:tcW w:w="124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02D84886" w14:textId="53020FBB" w:rsidR="00B753B1" w:rsidRPr="00B261F8" w:rsidRDefault="00B753B1" w:rsidP="00FA3A65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lang w:eastAsia="en-GB"/>
              </w:rPr>
            </w:pPr>
            <w:r w:rsidRPr="00B261F8">
              <w:rPr>
                <w:rFonts w:eastAsia="Times New Roman" w:cstheme="minorHAnsi"/>
                <w:b/>
                <w:bCs/>
                <w:color w:val="000000"/>
                <w:lang w:eastAsia="en-GB"/>
              </w:rPr>
              <w:t>Brand</w:t>
            </w:r>
          </w:p>
        </w:tc>
        <w:tc>
          <w:tcPr>
            <w:tcW w:w="362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3E62F70D" w14:textId="77777777" w:rsidR="00B753B1" w:rsidRPr="00B261F8" w:rsidRDefault="00B753B1" w:rsidP="00FA3A65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lang w:eastAsia="en-GB"/>
              </w:rPr>
            </w:pPr>
            <w:r w:rsidRPr="00B261F8">
              <w:rPr>
                <w:rFonts w:eastAsia="Times New Roman" w:cstheme="minorHAnsi"/>
                <w:b/>
                <w:bCs/>
                <w:color w:val="000000"/>
                <w:lang w:eastAsia="en-GB"/>
              </w:rPr>
              <w:t>Product description</w:t>
            </w:r>
          </w:p>
        </w:tc>
        <w:tc>
          <w:tcPr>
            <w:tcW w:w="152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75AC744E" w14:textId="77777777" w:rsidR="00B753B1" w:rsidRPr="00B261F8" w:rsidRDefault="00B753B1" w:rsidP="00FA3A65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lang w:eastAsia="en-GB"/>
              </w:rPr>
            </w:pPr>
            <w:r w:rsidRPr="00B261F8">
              <w:rPr>
                <w:rFonts w:eastAsia="Times New Roman" w:cstheme="minorHAnsi"/>
                <w:b/>
                <w:bCs/>
                <w:color w:val="000000"/>
                <w:lang w:eastAsia="en-GB"/>
              </w:rPr>
              <w:t>Type</w:t>
            </w:r>
          </w:p>
        </w:tc>
        <w:tc>
          <w:tcPr>
            <w:tcW w:w="106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73F6C939" w14:textId="77777777" w:rsidR="00B753B1" w:rsidRPr="00B261F8" w:rsidRDefault="00B753B1" w:rsidP="00FA3A65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lang w:eastAsia="en-GB"/>
              </w:rPr>
            </w:pPr>
            <w:r w:rsidRPr="00B261F8">
              <w:rPr>
                <w:rFonts w:eastAsia="Times New Roman" w:cstheme="minorHAnsi"/>
                <w:b/>
                <w:bCs/>
                <w:color w:val="000000"/>
                <w:lang w:eastAsia="en-GB"/>
              </w:rPr>
              <w:t>Organic</w:t>
            </w:r>
          </w:p>
        </w:tc>
        <w:tc>
          <w:tcPr>
            <w:tcW w:w="117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5D927755" w14:textId="60566F94" w:rsidR="00B753B1" w:rsidRPr="00B261F8" w:rsidRDefault="00B753B1" w:rsidP="00FA3A65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lang w:eastAsia="en-GB"/>
              </w:rPr>
            </w:pPr>
            <w:r w:rsidRPr="00B261F8">
              <w:rPr>
                <w:rFonts w:eastAsia="Times New Roman" w:cstheme="minorHAnsi"/>
                <w:b/>
                <w:bCs/>
                <w:color w:val="000000"/>
                <w:lang w:eastAsia="en-GB"/>
              </w:rPr>
              <w:t xml:space="preserve">Iodine </w:t>
            </w:r>
            <w:r>
              <w:rPr>
                <w:rFonts w:eastAsia="Times New Roman" w:cstheme="minorHAnsi"/>
                <w:b/>
                <w:bCs/>
                <w:color w:val="000000"/>
                <w:lang w:eastAsia="en-GB"/>
              </w:rPr>
              <w:br/>
            </w:r>
            <w:r w:rsidRPr="00B261F8">
              <w:rPr>
                <w:rFonts w:eastAsia="Times New Roman" w:cstheme="minorHAnsi"/>
                <w:b/>
                <w:bCs/>
                <w:color w:val="000000"/>
                <w:lang w:eastAsia="en-GB"/>
              </w:rPr>
              <w:t>(µg/ 100g)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56F8D9CF" w14:textId="44C174D5" w:rsidR="00B753B1" w:rsidRPr="00B261F8" w:rsidRDefault="00B753B1" w:rsidP="00FA3A65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lang w:eastAsia="en-GB"/>
              </w:rPr>
            </w:pPr>
            <w:r w:rsidRPr="00B261F8">
              <w:rPr>
                <w:rFonts w:eastAsia="Times New Roman" w:cstheme="minorHAnsi"/>
                <w:b/>
                <w:bCs/>
                <w:color w:val="000000"/>
                <w:lang w:eastAsia="en-GB"/>
              </w:rPr>
              <w:t>Calcium (mg/100g)</w:t>
            </w:r>
          </w:p>
        </w:tc>
        <w:tc>
          <w:tcPr>
            <w:tcW w:w="130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23C8C38D" w14:textId="6F74F827" w:rsidR="00B753B1" w:rsidRPr="00B261F8" w:rsidRDefault="00B753B1" w:rsidP="00FA3A65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lang w:eastAsia="en-GB"/>
              </w:rPr>
            </w:pPr>
            <w:r w:rsidRPr="00B261F8">
              <w:rPr>
                <w:rFonts w:eastAsia="Times New Roman" w:cstheme="minorHAnsi"/>
                <w:b/>
                <w:bCs/>
                <w:color w:val="000000"/>
                <w:lang w:eastAsia="en-GB"/>
              </w:rPr>
              <w:t>Vitamin B2 (mg/100g)</w:t>
            </w:r>
          </w:p>
        </w:tc>
        <w:tc>
          <w:tcPr>
            <w:tcW w:w="140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6802BA88" w14:textId="7560E248" w:rsidR="00B753B1" w:rsidRPr="00B261F8" w:rsidRDefault="00B753B1" w:rsidP="00FA3A65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lang w:eastAsia="en-GB"/>
              </w:rPr>
            </w:pPr>
            <w:r w:rsidRPr="00B261F8">
              <w:rPr>
                <w:rFonts w:eastAsia="Times New Roman" w:cstheme="minorHAnsi"/>
                <w:b/>
                <w:bCs/>
                <w:color w:val="000000"/>
                <w:lang w:eastAsia="en-GB"/>
              </w:rPr>
              <w:t>Vitamin B12 (µg/100g)</w:t>
            </w:r>
          </w:p>
        </w:tc>
        <w:tc>
          <w:tcPr>
            <w:tcW w:w="128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4BBAEA18" w14:textId="20D5D693" w:rsidR="00B753B1" w:rsidRPr="00B261F8" w:rsidRDefault="00B753B1" w:rsidP="00FA3A65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lang w:eastAsia="en-GB"/>
              </w:rPr>
            </w:pPr>
            <w:r w:rsidRPr="00B261F8">
              <w:rPr>
                <w:rFonts w:eastAsia="Times New Roman" w:cstheme="minorHAnsi"/>
                <w:b/>
                <w:bCs/>
                <w:color w:val="000000"/>
                <w:lang w:eastAsia="en-GB"/>
              </w:rPr>
              <w:t>Vitamin D (µg/100g)</w:t>
            </w:r>
          </w:p>
        </w:tc>
      </w:tr>
      <w:tr w:rsidR="00B753B1" w:rsidRPr="00A6352B" w14:paraId="0817E56C" w14:textId="77777777" w:rsidTr="007C7BF2">
        <w:trPr>
          <w:trHeight w:val="600"/>
        </w:trPr>
        <w:tc>
          <w:tcPr>
            <w:tcW w:w="1278" w:type="dxa"/>
            <w:tcBorders>
              <w:top w:val="nil"/>
              <w:left w:val="nil"/>
              <w:right w:val="nil"/>
            </w:tcBorders>
            <w:vAlign w:val="center"/>
          </w:tcPr>
          <w:p w14:paraId="03799806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mond</w:t>
            </w:r>
          </w:p>
          <w:p w14:paraId="16889597" w14:textId="6AC9D925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(n=3)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AE1D32" w14:textId="69C06FA9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Bonsan</w:t>
            </w:r>
            <w:proofErr w:type="spellEnd"/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A2DB50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Crème Original 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C43EDD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>Soft /cream cheese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AC83F8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Y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4F9936" w14:textId="4EFDECB8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878E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B57778" w14:textId="78854DA8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841E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B5220B" w14:textId="41F1D935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841E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E7C59B" w14:textId="17327B8D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841E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949B55" w14:textId="41D738D9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841E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091FA96C" w14:textId="77777777" w:rsidTr="007C7BF2">
        <w:trPr>
          <w:trHeight w:val="6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17ECE7EC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5F1AC8" w14:textId="186FE690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ush</w:t>
            </w:r>
            <w:proofErr w:type="spellEnd"/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933763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ive Soft Cheese Alternative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C08472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>Soft /cream cheese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A5B4BA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12F698" w14:textId="0AC32461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878E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8B19D0" w14:textId="20443C33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841E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69E5F3" w14:textId="413D7CE2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841E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A78D9E" w14:textId="3BC002AF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841E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F0C76F" w14:textId="13592823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841E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2C6DC21D" w14:textId="77777777" w:rsidTr="007C7BF2">
        <w:trPr>
          <w:trHeight w:val="615"/>
        </w:trPr>
        <w:tc>
          <w:tcPr>
            <w:tcW w:w="1278" w:type="dxa"/>
            <w:tcBorders>
              <w:left w:val="nil"/>
              <w:bottom w:val="single" w:sz="8" w:space="0" w:color="auto"/>
              <w:right w:val="nil"/>
            </w:tcBorders>
            <w:vAlign w:val="center"/>
          </w:tcPr>
          <w:p w14:paraId="450195C8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CF5B841" w14:textId="207509B1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ush</w:t>
            </w:r>
            <w:proofErr w:type="spellEnd"/>
          </w:p>
        </w:tc>
        <w:tc>
          <w:tcPr>
            <w:tcW w:w="36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9AA8EEC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oft Cheese Alternative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F39D07E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>Soft /cream cheese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8006D07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3639E1A" w14:textId="5DA9A635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878E0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FB52F40" w14:textId="715A20C8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841E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4E281FD" w14:textId="0E2B2EF3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841E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0A1BBA6" w14:textId="6D25BB25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841E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7A8A925" w14:textId="759A80A5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841E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0668357B" w14:textId="77777777" w:rsidTr="007C7BF2">
        <w:trPr>
          <w:trHeight w:val="300"/>
        </w:trPr>
        <w:tc>
          <w:tcPr>
            <w:tcW w:w="1278" w:type="dxa"/>
            <w:tcBorders>
              <w:top w:val="nil"/>
              <w:left w:val="nil"/>
              <w:right w:val="nil"/>
            </w:tcBorders>
            <w:vAlign w:val="center"/>
          </w:tcPr>
          <w:p w14:paraId="23D29906" w14:textId="77777777" w:rsidR="00B753B1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oconut</w:t>
            </w:r>
          </w:p>
          <w:p w14:paraId="67D12671" w14:textId="614551B8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(n=64)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3448E8" w14:textId="20C95BBD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sda</w:t>
            </w: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DDB842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Garlic &amp; Chive Cheddar Alternative 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F29CDD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>Cheddar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787884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B43C91" w14:textId="7529E634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9658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844DA3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50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A31A37" w14:textId="6BB19E6E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763A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318C11" w14:textId="758DC910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763A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D74B15" w14:textId="48A69FF9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763A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205627AF" w14:textId="77777777" w:rsidTr="007C7BF2">
        <w:trPr>
          <w:trHeight w:val="6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7A89FB82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528E37" w14:textId="3F7B5C20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sda</w:t>
            </w: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269B9C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Garlic &amp; Herb Soft Cheese Alternative 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2CA262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>Soft /cream cheese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5E8D66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636F60" w14:textId="0F6DD44B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9658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B4903D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50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0E5040" w14:textId="6358648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763A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2963CB" w14:textId="288FD511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763A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E63398" w14:textId="20838E99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763A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593ECC54" w14:textId="77777777" w:rsidTr="007C7BF2">
        <w:trPr>
          <w:trHeight w:val="3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22A35CA1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DE0232" w14:textId="4B449F62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sda</w:t>
            </w: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072AE0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Grated Cheddar Alternative 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04D71A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>Cheddar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BCC083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3220AF" w14:textId="5F42CE7D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9658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1C964D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50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BEFD6C" w14:textId="3D4B98F0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763A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0CFA9E" w14:textId="28558B8A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763A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F745D4" w14:textId="5DE0FFC3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763A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2298636C" w14:textId="77777777" w:rsidTr="007C7BF2">
        <w:trPr>
          <w:trHeight w:val="3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11BFC587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CE5D25" w14:textId="2C9CADAE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sda</w:t>
            </w: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D839D2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Grated Mozzarella Alternative 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2EFDEB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Mozzarella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CFBE92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CEA23C" w14:textId="790B7BD2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9658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32ACB0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50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17D46D" w14:textId="12200631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763A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3D1012" w14:textId="747BDAEF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763A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9E5E67" w14:textId="4BDB5C50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763A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1FF4FDC3" w14:textId="77777777" w:rsidTr="007C7BF2">
        <w:trPr>
          <w:trHeight w:val="3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184E56BB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7046F8" w14:textId="4347106F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sda</w:t>
            </w: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5F77DA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Mature Cheddar Alternative 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85C547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>Cheddar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EE21E4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96ED49" w14:textId="59382924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9658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19F1F9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50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6498DF" w14:textId="4737AC13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763A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49A4C9" w14:textId="4365134B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763A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43A3F0" w14:textId="4959E701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763A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05247FA3" w14:textId="77777777" w:rsidTr="007C7BF2">
        <w:trPr>
          <w:trHeight w:val="3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29BC0204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AF5A59" w14:textId="0ADBB504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sda</w:t>
            </w: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29EFF6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Sliced Mature Cheddar Alternative 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E76BEF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>Cheddar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24992C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1515CF" w14:textId="445E3222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9658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F28476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50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D069AD" w14:textId="1B855183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763A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72DE46" w14:textId="3D247D96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763A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C607C2" w14:textId="2C03462B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763A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2EF53653" w14:textId="77777777" w:rsidTr="007C7BF2">
        <w:trPr>
          <w:trHeight w:val="6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4350AC68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83F256" w14:textId="287FA103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sda</w:t>
            </w: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F49EB0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oft Cheese Alternative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78B0CA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>Soft /cream cheese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22E9C1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6E900B" w14:textId="208CBF2D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9658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98C473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50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B52A12" w14:textId="39A0DAF4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763A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1BDA83" w14:textId="69FD1B8F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763A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9ADBF5" w14:textId="0057C2FE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763A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575199C1" w14:textId="77777777" w:rsidTr="007C7BF2">
        <w:trPr>
          <w:trHeight w:val="3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67BC74C4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7BFC89" w14:textId="4839AD5C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pplewood</w:t>
            </w: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940189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lices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0BE8F2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Not Specified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F44F47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921596" w14:textId="4CCC7138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9658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52D736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82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17038A" w14:textId="539975D1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10F1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EFA591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.7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AF7CC0" w14:textId="13B60F49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69C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2FD1E1A3" w14:textId="77777777" w:rsidTr="007C7BF2">
        <w:trPr>
          <w:trHeight w:val="3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02409580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D54F75" w14:textId="6359ACA1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pplewood</w:t>
            </w: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55FD5E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Smoky Cheese Alternative 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E5CC07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Not Specified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D0E9F5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AC2570" w14:textId="264CC09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9658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250477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82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292DB5" w14:textId="16B8D7B0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E755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CB68EB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.7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84FC5A" w14:textId="093983BA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69C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1D575C59" w14:textId="77777777" w:rsidTr="007C7BF2">
        <w:trPr>
          <w:trHeight w:val="6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03E0F913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C898C0" w14:textId="111F9698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Follow Your Heart</w:t>
            </w: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98EDD8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Gouda Alternative Slices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E9471E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Gouda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5A26F6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9575C5" w14:textId="33E2361A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9658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D3EE91" w14:textId="6D142DBC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13CDB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740F03" w14:textId="7DCE153A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E755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70B3DE" w14:textId="6EFEB245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47AE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B113F4" w14:textId="6E912AA2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69C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149E0A32" w14:textId="77777777" w:rsidTr="007C7BF2">
        <w:trPr>
          <w:trHeight w:val="6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0F732ADE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324F97" w14:textId="0F10B818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Follow Your Heart</w:t>
            </w: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245867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eddar Style Slices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604DB1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>Cheddar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917D41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7F0D7D" w14:textId="714CF5DE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9658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355D50" w14:textId="2F68D6CF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13CDB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4984EE" w14:textId="3F2CB498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E755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7D6125" w14:textId="655B7732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747AE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04BB9C" w14:textId="50F4BD48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69C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422215AB" w14:textId="77777777" w:rsidTr="007C7BF2">
        <w:trPr>
          <w:trHeight w:val="300"/>
        </w:trPr>
        <w:tc>
          <w:tcPr>
            <w:tcW w:w="127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E0FD95C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36CF56F" w14:textId="6A71E29F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Green Vie</w:t>
            </w:r>
          </w:p>
        </w:tc>
        <w:tc>
          <w:tcPr>
            <w:tcW w:w="3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6106E67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ozzarella Flavour Block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F683F67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Mozzarella 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D555863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E2CC57A" w14:textId="6725B330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9658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6A0A84C" w14:textId="4213AC18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13CDB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C653051" w14:textId="279085E0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E755D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0FB82EC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.5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BDA5600" w14:textId="39A3ADAD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369C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7C7BF2" w:rsidRPr="00A6352B" w14:paraId="0DBF8102" w14:textId="77777777" w:rsidTr="007C7BF2">
        <w:trPr>
          <w:trHeight w:val="600"/>
        </w:trPr>
        <w:tc>
          <w:tcPr>
            <w:tcW w:w="1278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67AC9BE0" w14:textId="670BB8D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lastRenderedPageBreak/>
              <w:t>Coconut cont.</w:t>
            </w:r>
          </w:p>
        </w:tc>
        <w:tc>
          <w:tcPr>
            <w:tcW w:w="1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B9E861" w14:textId="5A00B1AA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Koko</w:t>
            </w:r>
          </w:p>
        </w:tc>
        <w:tc>
          <w:tcPr>
            <w:tcW w:w="36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14B8CB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ream Cheese Alternative</w:t>
            </w:r>
          </w:p>
        </w:tc>
        <w:tc>
          <w:tcPr>
            <w:tcW w:w="15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01F845" w14:textId="77777777" w:rsidR="007C7BF2" w:rsidRPr="005A4C95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>Soft /cream cheese</w:t>
            </w:r>
          </w:p>
        </w:tc>
        <w:tc>
          <w:tcPr>
            <w:tcW w:w="106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9E5592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458819" w14:textId="14B71EA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21C1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82FA8D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00</w:t>
            </w:r>
          </w:p>
        </w:tc>
        <w:tc>
          <w:tcPr>
            <w:tcW w:w="13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D2DA66" w14:textId="32F5FA46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F7F8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115978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38</w:t>
            </w:r>
          </w:p>
        </w:tc>
        <w:tc>
          <w:tcPr>
            <w:tcW w:w="128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A1FEFA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75</w:t>
            </w:r>
          </w:p>
        </w:tc>
      </w:tr>
      <w:tr w:rsidR="007C7BF2" w:rsidRPr="00A6352B" w14:paraId="44BC8ABC" w14:textId="77777777" w:rsidTr="007C7BF2">
        <w:trPr>
          <w:trHeight w:val="300"/>
        </w:trPr>
        <w:tc>
          <w:tcPr>
            <w:tcW w:w="1278" w:type="dxa"/>
            <w:vMerge/>
            <w:tcBorders>
              <w:left w:val="nil"/>
              <w:right w:val="nil"/>
            </w:tcBorders>
            <w:vAlign w:val="center"/>
          </w:tcPr>
          <w:p w14:paraId="4EEBFA5C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16122A" w14:textId="745729D0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Koko</w:t>
            </w: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C3AA4E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eddar Alternative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692C07" w14:textId="77777777" w:rsidR="007C7BF2" w:rsidRPr="005A4C95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>Cheddar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CB0380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522230" w14:textId="6C490F54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21C1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F6595D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736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CF1B06" w14:textId="0D150365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F7F8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4CB801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0.8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3BDDE5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.2</w:t>
            </w:r>
          </w:p>
        </w:tc>
      </w:tr>
      <w:tr w:rsidR="00B753B1" w:rsidRPr="00A6352B" w14:paraId="6BE2AFA3" w14:textId="77777777" w:rsidTr="007C7BF2">
        <w:trPr>
          <w:trHeight w:val="3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26714F63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C4E407" w14:textId="754D02CC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orrisons</w:t>
            </w: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6CAD32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eddar Alternative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3D2A09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>Cheddar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82710F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384BD4" w14:textId="65EE2C2D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21C1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C1D5C3" w14:textId="7F59B8FD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32281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327A32" w14:textId="1DEF022C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F7F8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86C0A1" w14:textId="4C8F98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B48E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98D2FA" w14:textId="4FB41173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11FE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145024E5" w14:textId="77777777" w:rsidTr="007C7BF2">
        <w:trPr>
          <w:trHeight w:val="3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5A4A4A23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0C71E6" w14:textId="472B117A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orrisons</w:t>
            </w: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7A4B82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Garlic &amp; Chive Cheddar Alternative 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AFBAF5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>Cheddar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A3FEBA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70087A" w14:textId="0E135208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21C1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02012A" w14:textId="0EFA1440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32281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F3A815" w14:textId="430EBE66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F7F8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842930" w14:textId="0995E131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B48E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2CDE12" w14:textId="211B6DB1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11FE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41511FA4" w14:textId="77777777" w:rsidTr="007C7BF2">
        <w:trPr>
          <w:trHeight w:val="6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5265D030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DA43B6" w14:textId="754AD1F6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orrisons</w:t>
            </w: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649B00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Garlic &amp; Herb Soft Cheese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9B0878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>Soft /cream cheese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A0C9A6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64A7EB" w14:textId="00C491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21C1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8AA835" w14:textId="0F7DF134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32281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63B7D3" w14:textId="6CD6A4A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F7F8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8FC078" w14:textId="775642C4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B48E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D77286" w14:textId="5EF58A8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11FE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734C531C" w14:textId="77777777" w:rsidTr="007C7BF2">
        <w:trPr>
          <w:trHeight w:val="3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1CE7270D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BB9510" w14:textId="1AAA9371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orrisons</w:t>
            </w: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525E8E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Mature Cheddar Alternative 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023BF6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>Cheddar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C3260E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97D12F" w14:textId="634E4F65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21C1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40D9B4" w14:textId="718E359E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32281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ECC23C" w14:textId="6385F9E1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F7F8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E4243A" w14:textId="5F90C4AC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B48E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4EBA41" w14:textId="2E06A90C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11FE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1B88C65F" w14:textId="77777777" w:rsidTr="007C7BF2">
        <w:trPr>
          <w:trHeight w:val="6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7DB6BE2A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B8981B" w14:textId="27DA5334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orrisons</w:t>
            </w: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B0255D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oft Cheese Alternative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964DA9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>Soft /cream cheese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2DFCF2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4DC4BA" w14:textId="5786BEE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21C1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80F44D" w14:textId="18386F5A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32281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291AEB" w14:textId="3AF1FDDF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F7F8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FA8742" w14:textId="5B86CB92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B48E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23B94E" w14:textId="3E0DD79A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11FE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42DC7A50" w14:textId="77777777" w:rsidTr="007C7BF2">
        <w:trPr>
          <w:trHeight w:val="3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69F70377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5195B6" w14:textId="7418796B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orrisons</w:t>
            </w: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E932F2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moked Cheddar Alternative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5440DC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>Cheddar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4914AF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AB5278" w14:textId="7AF85A98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21C1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8797B7" w14:textId="58D8DF8C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32281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D42451" w14:textId="0DBFC025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F7F8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821349" w14:textId="7527D261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B48E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2ACBE2" w14:textId="237AF5AA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11FE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093355AB" w14:textId="77777777" w:rsidTr="007C7BF2">
        <w:trPr>
          <w:trHeight w:val="3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779C43FA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ED7A2D" w14:textId="07E502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orrisons</w:t>
            </w: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74EF6E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Cheddar Alternative Slices 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123C23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>Cheddar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99B0C7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1FA6A0" w14:textId="5502AB60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21C1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481AEC" w14:textId="3EA25F5E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32281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3D9E8F" w14:textId="4201D2AA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F7F8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F8B117" w14:textId="1ABF8801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B48E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AE6A5D" w14:textId="1058421C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11FE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55304879" w14:textId="77777777" w:rsidTr="007C7BF2">
        <w:trPr>
          <w:trHeight w:val="3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2DD24EA2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2B7AD9" w14:textId="6F9B2473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orrisons</w:t>
            </w: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14B0E6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ozzarella Alternative Slices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D327C6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Mozzarella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A97D97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43FF91" w14:textId="4D60153A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21C1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B05C3B" w14:textId="62D89CC9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32281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CF1554" w14:textId="01D40884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F7F8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7225D0" w14:textId="397B2863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B48E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215E6E" w14:textId="2F6C280C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11FE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2AA4F70D" w14:textId="77777777" w:rsidTr="007C7BF2">
        <w:trPr>
          <w:trHeight w:val="3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3812C32D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D5D9BB" w14:textId="6C8EA9BE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orrisons</w:t>
            </w: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0EAC02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Red Leicester Alternative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E990BC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Red Leicester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624521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02CBBF" w14:textId="0019F3B1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21C1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4F202E" w14:textId="49CC3012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32281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922442" w14:textId="3AB93730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F7F8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85BD82" w14:textId="74F61C72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B48E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C42AA6" w14:textId="05289E1F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11FE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7D271A1F" w14:textId="77777777" w:rsidTr="007C7BF2">
        <w:trPr>
          <w:trHeight w:val="3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012DFE40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6CB65C" w14:textId="43E69D51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orrisons</w:t>
            </w: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9CC289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Red Leicester Alternative Slices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DFD6D1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Red Leicester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40C9A0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83AD5B" w14:textId="52A77AFC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21C1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9E58AB" w14:textId="404D9B45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632281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BC8572" w14:textId="49AD2A22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F7F8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581A6B" w14:textId="58713836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B48E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FA3098" w14:textId="71AB0C53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11FE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6A56F362" w14:textId="77777777" w:rsidTr="007C7BF2">
        <w:trPr>
          <w:trHeight w:val="3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226A8FF2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921180" w14:textId="4A1F00B2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exicana</w:t>
            </w: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B6114D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exican Style Cheese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C27A7C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Not Specified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E1B3C7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BA8CC5" w14:textId="130F5B9A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21C1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B7333D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44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35848C" w14:textId="221E063C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F7F8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2AE373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.5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647E88" w14:textId="35826356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11FE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34EB3B12" w14:textId="77777777" w:rsidTr="007C7BF2">
        <w:trPr>
          <w:trHeight w:val="3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0136E562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2E8492" w14:textId="43391DBE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urish</w:t>
            </w:r>
            <w:proofErr w:type="spellEnd"/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A08451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amembert Alternative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0108DE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>Camembert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BE06CA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173A91" w14:textId="7A1A30F0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21C1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2E9595" w14:textId="37A7F533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2A248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2D44DB" w14:textId="181713EA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F7F8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B74339" w14:textId="3F37F775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D6F11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9ACE5B" w14:textId="6980F4B4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11FE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70E82EEA" w14:textId="77777777" w:rsidTr="007C7BF2">
        <w:trPr>
          <w:trHeight w:val="3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1E37CD2D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EEE83A" w14:textId="6E07042B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cado</w:t>
            </w: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4FE99D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eddar Alternative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C1FF48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>Cheddar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6B3F6D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6D235E" w14:textId="4108A1AF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21C1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F2C734" w14:textId="7A76E584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2A248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D111F9" w14:textId="358AE521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F7F8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AB4F81" w14:textId="3382FB95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D6F11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15DDBB" w14:textId="7B312259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11FE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0A8D59B9" w14:textId="77777777" w:rsidTr="007C7BF2">
        <w:trPr>
          <w:trHeight w:val="3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3732ACF7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7EA95E" w14:textId="093451CC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cado</w:t>
            </w: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346818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Grated Cheddar Alternative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8A3EC1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>Cheddar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964A62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B04408" w14:textId="52316AC6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21C1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2EA3BF" w14:textId="1AB200E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2A248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4CC31B" w14:textId="046B6820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F7F8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E5D23B" w14:textId="1A2683C2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D6F11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BED8BB" w14:textId="39DC6CD3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11FE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0835B76C" w14:textId="77777777" w:rsidTr="007C7BF2">
        <w:trPr>
          <w:trHeight w:val="3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53335C8F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7C667F" w14:textId="47F66952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Ocado</w:t>
            </w: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74C7D0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Grated Mozzarella Alternative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2260D0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Mozzarella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E8D4EB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3D0E8A" w14:textId="6617FA55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21C1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63B5CC" w14:textId="626A71F9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2A248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424215" w14:textId="6282A339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F7F8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EDD38E" w14:textId="645882BA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D6F11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D9C3B4" w14:textId="521AB4FD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11FE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079AC676" w14:textId="77777777" w:rsidTr="007C7BF2">
        <w:trPr>
          <w:trHeight w:val="6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0F2E093E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1290F4" w14:textId="5CE9C4C1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ainsbury's</w:t>
            </w: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4FCA71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Garlic &amp; Herb Soft Cheese Alternative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1616CF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>Soft /cream cheese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75E129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4BB332" w14:textId="22902758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21C1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263BB6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50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CD97F2" w14:textId="0976BB34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F7F8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4B0F28" w14:textId="285C40B3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D6F11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914F44" w14:textId="7F1A25E9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11FE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0BC51332" w14:textId="77777777" w:rsidTr="007C7BF2">
        <w:trPr>
          <w:trHeight w:val="3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651D0A0B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B336FF" w14:textId="2245A6CF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ainsbury's</w:t>
            </w: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51CF72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eddar &amp; Onion Alternative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90172A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>Cheddar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D57C6D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133718" w14:textId="782A8F4D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21C1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3550DD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50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6BEA27" w14:textId="184BF80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F7F8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02B906" w14:textId="6610465D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D6F11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8119BB" w14:textId="4B858D06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11FE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061455CA" w14:textId="77777777" w:rsidTr="007C7BF2">
        <w:trPr>
          <w:trHeight w:val="3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691C388A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97B9D0" w14:textId="2DF69E1B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ainsbury's</w:t>
            </w: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C04FAF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Grated Cheddar Alternative 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BDAE5D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>Cheddar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D6EBB1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1CD133" w14:textId="0D3D7BAF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21C1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925A95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50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A9E3CB" w14:textId="2F381C3A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F7F8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94982D" w14:textId="51D99C61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D6F11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9E9704" w14:textId="143B8711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11FE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3CA8A070" w14:textId="77777777" w:rsidTr="007C7BF2">
        <w:trPr>
          <w:trHeight w:val="3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106D13DF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09C1D5" w14:textId="57A28249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ainsbury's</w:t>
            </w: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5DAF58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eddar Alternative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1C87D4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>Cheddar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93A714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7DAD04" w14:textId="4F49FB50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21C1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634AF2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50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3EED3F" w14:textId="04B802AC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F7F8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2060BA" w14:textId="5352143B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D6F11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2BAD6B" w14:textId="40C821F8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11FE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4C5EFCFB" w14:textId="77777777" w:rsidTr="007C7BF2">
        <w:trPr>
          <w:trHeight w:val="300"/>
        </w:trPr>
        <w:tc>
          <w:tcPr>
            <w:tcW w:w="127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BA40744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790BC92" w14:textId="663F0B5E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ainsbury's</w:t>
            </w:r>
          </w:p>
        </w:tc>
        <w:tc>
          <w:tcPr>
            <w:tcW w:w="3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69F0C59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Cheddar Alternative Slices 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EA98DF7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>Cheddar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9B8428D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CDE04F2" w14:textId="4A1E80E8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921C17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C709D12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50</w:t>
            </w:r>
          </w:p>
        </w:tc>
        <w:tc>
          <w:tcPr>
            <w:tcW w:w="13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7467741" w14:textId="373B16E3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4F7F8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559EFE6" w14:textId="1D76AD72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D6F11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6552AFD" w14:textId="272CACE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D11FE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1B7A2E26" w14:textId="77777777" w:rsidTr="007C7BF2">
        <w:trPr>
          <w:trHeight w:val="600"/>
        </w:trPr>
        <w:tc>
          <w:tcPr>
            <w:tcW w:w="1278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2005A9AD" w14:textId="49FA0CDA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lastRenderedPageBreak/>
              <w:t>Coconut cont.</w:t>
            </w:r>
          </w:p>
        </w:tc>
        <w:tc>
          <w:tcPr>
            <w:tcW w:w="1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143B16" w14:textId="7633104F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ainsbury's</w:t>
            </w:r>
          </w:p>
        </w:tc>
        <w:tc>
          <w:tcPr>
            <w:tcW w:w="36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2B8852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oft Cheese Alternative</w:t>
            </w:r>
          </w:p>
        </w:tc>
        <w:tc>
          <w:tcPr>
            <w:tcW w:w="15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1976A6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>Soft /cream cheese</w:t>
            </w:r>
          </w:p>
        </w:tc>
        <w:tc>
          <w:tcPr>
            <w:tcW w:w="106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E9955F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1439E6" w14:textId="2B6455DE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31743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FE04F9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50</w:t>
            </w:r>
          </w:p>
        </w:tc>
        <w:tc>
          <w:tcPr>
            <w:tcW w:w="13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1184D3" w14:textId="5F151834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560A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214741" w14:textId="139A1C8B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3063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B74FB9" w14:textId="0E0080F2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16E3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2B3902E1" w14:textId="77777777" w:rsidTr="007C7BF2">
        <w:trPr>
          <w:trHeight w:val="6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78B7A2F0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C2752D" w14:textId="3F1A8D9D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ainsbury's</w:t>
            </w: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160928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Blue-Style Cheese Alternative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69F3C8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Blue-style Cheese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BA3EF7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0E2E25" w14:textId="6271D4DE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31743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0D25EC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50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749877" w14:textId="29168C41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560A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09DCE1" w14:textId="026EC298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3063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6B80CE" w14:textId="1E378035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16E3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1233F4EB" w14:textId="77777777" w:rsidTr="007C7BF2">
        <w:trPr>
          <w:trHeight w:val="6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496E4443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2FC835" w14:textId="04AF0562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ainsbury's</w:t>
            </w: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208D64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Wensleydale-Style Cheese Alternative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DD23FE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Wensleydale-Style Cheese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BAD26A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27122F" w14:textId="5401498A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31743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F18193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50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04987B" w14:textId="28DE3A0A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560A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5A6361" w14:textId="2734A3E4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3063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A34FAA" w14:textId="3901FE58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16E3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52D50FFF" w14:textId="77777777" w:rsidTr="007C7BF2">
        <w:trPr>
          <w:trHeight w:val="3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6E7696BA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CA11CE" w14:textId="02E38BCB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heese</w:t>
            </w:r>
            <w:proofErr w:type="spellEnd"/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19F4CF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ozzarella Alternative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D19565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Mozzarella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5D289E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EC28F1" w14:textId="4F7C9C30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31743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EB5CA0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50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4D2D01" w14:textId="7A12FE14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560A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C47920" w14:textId="36CBA8D0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3063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677A8C" w14:textId="0A8CB239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16E3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47F48517" w14:textId="77777777" w:rsidTr="007C7BF2">
        <w:trPr>
          <w:trHeight w:val="3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5A57AFA8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F7C18C" w14:textId="78BBDE9A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heese</w:t>
            </w:r>
            <w:proofErr w:type="spellEnd"/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C8E7A8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eddar Spread Alternative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6C0308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>Cheddar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BD0C12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84D0EE" w14:textId="392EB781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31743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4FEB64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50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062642" w14:textId="30B658A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560A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F67E07" w14:textId="39C1915F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3063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4DBA65" w14:textId="11C6C362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16E3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59017F08" w14:textId="77777777" w:rsidTr="007C7BF2">
        <w:trPr>
          <w:trHeight w:val="6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78F4DA01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E2BF6F" w14:textId="792E1BFE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heese</w:t>
            </w:r>
            <w:proofErr w:type="spellEnd"/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D6CAB6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Garlic &amp; Herb Soft Cheese Alternative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2B633C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>Soft /cream cheese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8ADAB3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F4E011" w14:textId="29F09EFE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31743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44BA40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50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AA0D6F" w14:textId="1A1289C2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560A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D2092F" w14:textId="655A921D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3063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B709D9" w14:textId="364D50D5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16E3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5402CAF0" w14:textId="77777777" w:rsidTr="007C7BF2">
        <w:trPr>
          <w:trHeight w:val="6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136A77A9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C7C663" w14:textId="56E7BDD5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heese</w:t>
            </w:r>
            <w:proofErr w:type="spellEnd"/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129AD0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oft Cheese Alternative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C9BEAF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>Soft /cream cheese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A4FDFE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B0B884" w14:textId="7EC486E1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31743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A35F1F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50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84E074" w14:textId="0EC6BC5B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560A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A3CB30" w14:textId="5E92F633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3063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B6AC75" w14:textId="060FDA62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16E3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0FC350F9" w14:textId="77777777" w:rsidTr="007C7BF2">
        <w:trPr>
          <w:trHeight w:val="6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32BDB2C8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A6F648" w14:textId="75149C51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heese</w:t>
            </w:r>
            <w:proofErr w:type="spellEnd"/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432ECD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eddar Alternative With Jalapeno &amp; Chilli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67580C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>Cheddar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A99B93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C240BA" w14:textId="00C5C060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31743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39EFD1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50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B21360" w14:textId="721E6105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560A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9DF376" w14:textId="498679B2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3063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91C870" w14:textId="1FD7006D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16E3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62537771" w14:textId="77777777" w:rsidTr="007C7BF2">
        <w:trPr>
          <w:trHeight w:val="3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5729537B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904E78" w14:textId="32934776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heese</w:t>
            </w:r>
            <w:proofErr w:type="spellEnd"/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1F19AE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Smoked German Style 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28D1A6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Not Specified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FF91F1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8E8CB7" w14:textId="522238EA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31743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B90ADF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50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E2BDF1" w14:textId="5BD06AEE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560A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9D917C" w14:textId="20F34266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3063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E2FEBE" w14:textId="7EDDAE4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16E3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66BF6D32" w14:textId="77777777" w:rsidTr="007C7BF2">
        <w:trPr>
          <w:trHeight w:val="3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1EFCF270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894029" w14:textId="43AB558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Tesco</w:t>
            </w: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6F257C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Grated Mozzarella Alternative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FDCF8E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Mozzarella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1040D5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93FD0D" w14:textId="1ED823E8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31743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5FB51C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50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B3E7C3" w14:textId="3C3252C1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560A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CEEF97" w14:textId="50F0CB21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3063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CA6632" w14:textId="0C006314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16E3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3D1F12F4" w14:textId="77777777" w:rsidTr="007C7BF2">
        <w:trPr>
          <w:trHeight w:val="6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60204761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91162A" w14:textId="3AC62FB0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Tesco</w:t>
            </w: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0C1516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eddar Alternative With Jalapeno &amp; Chilli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91BFF0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>Cheddar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7D36F3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B1DD2C" w14:textId="6E32136C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31743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7EB31C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50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A9EFA5" w14:textId="4482F6FE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560A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5B68CF" w14:textId="5CF8B595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3063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D074D7" w14:textId="5615568C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16E3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696D29C2" w14:textId="77777777" w:rsidTr="007C7BF2">
        <w:trPr>
          <w:trHeight w:val="3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60BA7B98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4466F2" w14:textId="2158A4E4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Tesco</w:t>
            </w: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2E0AC9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ternative With Chilli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6095B0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Not Specified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5B6484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2C0527" w14:textId="709A0001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31743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CE83E8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50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A733D8" w14:textId="11F6789B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560A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7CDA22" w14:textId="59EA169B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3063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C91D13" w14:textId="01136192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16E3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325B73AB" w14:textId="77777777" w:rsidTr="007C7BF2">
        <w:trPr>
          <w:trHeight w:val="3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13343402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72754C" w14:textId="5A5F405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Tesco</w:t>
            </w: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0AA5A6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Halloumi Alternative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819E42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>Halloumi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A1125C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4A18BB" w14:textId="7DB3B7A1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31743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A39873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50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1C3770" w14:textId="63E45450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560A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879E5B" w14:textId="29A7710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3063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D2B44B" w14:textId="1B99C7DE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16E3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380B3BEF" w14:textId="77777777" w:rsidTr="007C7BF2">
        <w:trPr>
          <w:trHeight w:val="3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58420951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B67BFA" w14:textId="59BA39A3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Tesco</w:t>
            </w: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BECF1A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Hard Cheese Alternative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1C1BDE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Not Specified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660491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C9FE53" w14:textId="620FD8D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31743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2E9337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50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D26F62" w14:textId="51E3C354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560A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07EA9A" w14:textId="1D7C32F4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3063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BFF448" w14:textId="79A1BB4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16E3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11E103B4" w14:textId="77777777" w:rsidTr="007C7BF2">
        <w:trPr>
          <w:trHeight w:val="6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28976042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CFBEB2" w14:textId="4BAF8BEA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Tesco</w:t>
            </w: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D36AEF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oft Cheese Alternative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BA3C7A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>Soft /cream cheese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AEE339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4FBF74" w14:textId="046655EF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31743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706C07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50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ED2CCC" w14:textId="28E8C990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560A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DC694D" w14:textId="74002999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3063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C064A0" w14:textId="5FCFA059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16E3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251672BB" w14:textId="77777777" w:rsidTr="007C7BF2">
        <w:trPr>
          <w:trHeight w:val="6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5EBC58A0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4715BA" w14:textId="2F86BAE3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Tesco</w:t>
            </w: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195949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Garlic &amp; Herb Soft Cheese Alternative 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833024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>Soft /cream cheese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DAC120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2FBF9D" w14:textId="1336210C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11D2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D6E5D1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50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3B5F76" w14:textId="0033E8F9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560A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CA1838" w14:textId="155DFFAF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3063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0FFAD3" w14:textId="3E4AE693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16E3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6AF4E4EF" w14:textId="77777777" w:rsidTr="007C7BF2">
        <w:trPr>
          <w:trHeight w:val="3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1B9467A6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0A2F17" w14:textId="0DAF5D21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Tesco</w:t>
            </w: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BD5CF3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Mature Cheddar Alternative 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A396B8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>Cheddar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D9CC6A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83C17F" w14:textId="44722986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11D2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A2E773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50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95F71A" w14:textId="7997FB5C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560A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356F7E" w14:textId="2DE3E3B6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3063A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0326D0" w14:textId="7037EC8D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16E3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7C7BF2" w:rsidRPr="00A6352B" w14:paraId="325B8047" w14:textId="77777777" w:rsidTr="007C7BF2">
        <w:trPr>
          <w:trHeight w:val="300"/>
        </w:trPr>
        <w:tc>
          <w:tcPr>
            <w:tcW w:w="1278" w:type="dxa"/>
            <w:vMerge w:val="restart"/>
            <w:tcBorders>
              <w:left w:val="nil"/>
              <w:right w:val="nil"/>
            </w:tcBorders>
            <w:vAlign w:val="center"/>
          </w:tcPr>
          <w:p w14:paraId="3427D046" w14:textId="68AA88FD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Coconut cont.</w:t>
            </w:r>
          </w:p>
        </w:tc>
        <w:tc>
          <w:tcPr>
            <w:tcW w:w="124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9575E2A" w14:textId="4A54D979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Vitalite</w:t>
            </w:r>
            <w:proofErr w:type="spellEnd"/>
          </w:p>
        </w:tc>
        <w:tc>
          <w:tcPr>
            <w:tcW w:w="362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7C4240F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eese Block</w:t>
            </w:r>
          </w:p>
        </w:tc>
        <w:tc>
          <w:tcPr>
            <w:tcW w:w="152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AA83322" w14:textId="77777777" w:rsidR="007C7BF2" w:rsidRPr="005A4C95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Not Specified </w:t>
            </w:r>
          </w:p>
        </w:tc>
        <w:tc>
          <w:tcPr>
            <w:tcW w:w="106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1BE7778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2FA0172" w14:textId="7386A730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11D2C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C165DDC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81</w:t>
            </w:r>
          </w:p>
        </w:tc>
        <w:tc>
          <w:tcPr>
            <w:tcW w:w="130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11BAD0C" w14:textId="5E78ADF5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560A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DCA5D09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.1</w:t>
            </w:r>
          </w:p>
        </w:tc>
        <w:tc>
          <w:tcPr>
            <w:tcW w:w="128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75FD42B" w14:textId="7CF2B9EE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F16E35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7C7BF2" w:rsidRPr="00A6352B" w14:paraId="340E8CCB" w14:textId="77777777" w:rsidTr="007C7BF2">
        <w:trPr>
          <w:trHeight w:val="300"/>
        </w:trPr>
        <w:tc>
          <w:tcPr>
            <w:tcW w:w="1278" w:type="dxa"/>
            <w:vMerge/>
            <w:tcBorders>
              <w:left w:val="nil"/>
              <w:right w:val="nil"/>
            </w:tcBorders>
            <w:vAlign w:val="center"/>
          </w:tcPr>
          <w:p w14:paraId="2AF7B57B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26172A20" w14:textId="07217E52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Vitalite</w:t>
            </w:r>
            <w:proofErr w:type="spellEnd"/>
          </w:p>
        </w:tc>
        <w:tc>
          <w:tcPr>
            <w:tcW w:w="3620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61B7C765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Cheese Slices </w:t>
            </w:r>
          </w:p>
        </w:tc>
        <w:tc>
          <w:tcPr>
            <w:tcW w:w="1520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62694941" w14:textId="77777777" w:rsidR="007C7BF2" w:rsidRPr="005A4C95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Not Specified </w:t>
            </w:r>
          </w:p>
        </w:tc>
        <w:tc>
          <w:tcPr>
            <w:tcW w:w="1064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7C2C1B1A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4318A224" w14:textId="19E0828B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85F6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231115EC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81</w:t>
            </w:r>
          </w:p>
        </w:tc>
        <w:tc>
          <w:tcPr>
            <w:tcW w:w="1301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6182C637" w14:textId="43F585F0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F4BB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70FB10C2" w14:textId="77777777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.1</w:t>
            </w:r>
          </w:p>
        </w:tc>
        <w:tc>
          <w:tcPr>
            <w:tcW w:w="1283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6ABEC814" w14:textId="4F709C83" w:rsidR="007C7BF2" w:rsidRPr="00A6352B" w:rsidRDefault="007C7BF2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10BF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5582321D" w14:textId="77777777" w:rsidTr="007C7BF2">
        <w:trPr>
          <w:trHeight w:val="3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0B132931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966103" w14:textId="7FC386B1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Violife</w:t>
            </w:r>
            <w:proofErr w:type="spellEnd"/>
          </w:p>
        </w:tc>
        <w:tc>
          <w:tcPr>
            <w:tcW w:w="3620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14B8C2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ature Cheddar Alternative Slices</w:t>
            </w:r>
          </w:p>
        </w:tc>
        <w:tc>
          <w:tcPr>
            <w:tcW w:w="1520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00D04E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>Cheddar</w:t>
            </w:r>
          </w:p>
        </w:tc>
        <w:tc>
          <w:tcPr>
            <w:tcW w:w="1064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441467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CFABFB" w14:textId="02A11CFE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85F6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0579B3" w14:textId="2C00CEBE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91461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1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1AA6BC" w14:textId="12EBED8F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F4BB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7B6AEA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.5</w:t>
            </w:r>
          </w:p>
        </w:tc>
        <w:tc>
          <w:tcPr>
            <w:tcW w:w="1283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C16D12" w14:textId="2DBFC446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10BF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48ABC31A" w14:textId="77777777" w:rsidTr="007C7BF2">
        <w:trPr>
          <w:trHeight w:val="6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64E8CA09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BDD473" w14:textId="6EE1BBA6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Violife</w:t>
            </w:r>
            <w:proofErr w:type="spellEnd"/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8C010A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oft Cheese Alternative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10BE7E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>Soft /cream cheese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68A3CB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60692E" w14:textId="699542FE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85F6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AFD9A9" w14:textId="71BE3BD6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91461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3DFAF7" w14:textId="61F8AC4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F4BB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D1B604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.5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407A97" w14:textId="22C6BE80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10BF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27135F39" w14:textId="77777777" w:rsidTr="007C7BF2">
        <w:trPr>
          <w:trHeight w:val="3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31DE3C4D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70BCA0" w14:textId="3CC6CE1E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Violife</w:t>
            </w:r>
            <w:proofErr w:type="spellEnd"/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01311F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eese Block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C6692C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Not Specified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BDA0F0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D3FCDE" w14:textId="66F6BBFD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85F6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9896DC" w14:textId="6B7849E8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91461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E030F8" w14:textId="4AF187C9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F4BB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C352AA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.5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4722EB" w14:textId="00A2B844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10BF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64A1E122" w14:textId="77777777" w:rsidTr="007C7BF2">
        <w:trPr>
          <w:trHeight w:val="3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595EC7C9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8269C3" w14:textId="1AC381FF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Violife</w:t>
            </w:r>
            <w:proofErr w:type="spellEnd"/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206337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eese Grated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8AF4BF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Not Specified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DC0CF8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EA47CF" w14:textId="1002BFFC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85F6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D18F23" w14:textId="366CA873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91461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6D21BB" w14:textId="3A5B3271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F4BB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B3F1FA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.5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56E528" w14:textId="40A0905A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10BF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736ED0DE" w14:textId="77777777" w:rsidTr="007C7BF2">
        <w:trPr>
          <w:trHeight w:val="3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1E991AC6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25EC2F" w14:textId="372B98FE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Violife</w:t>
            </w:r>
            <w:proofErr w:type="spellEnd"/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E26592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Cheese Slices 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5F691B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Not Specified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5018B3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D04BC5" w14:textId="17DB3FF4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85F6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F775A5" w14:textId="380F2D75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91461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6913CF" w14:textId="5320F2EA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F4BB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29B003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.5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522554" w14:textId="1436AEB0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10BF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4B26C060" w14:textId="77777777" w:rsidTr="007C7BF2">
        <w:trPr>
          <w:trHeight w:val="3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38A34115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A5AC86" w14:textId="4881DA5F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Violife</w:t>
            </w:r>
            <w:proofErr w:type="spellEnd"/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D88D95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Prosociano</w:t>
            </w:r>
            <w:proofErr w:type="spellEnd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Alternative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BC858B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Parmesan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5BD501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0740FB" w14:textId="66C4AF69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85F6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54D12C" w14:textId="41464DF4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91461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E965B7" w14:textId="3F94069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F4BB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F00A6D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.5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CCD57C" w14:textId="5490B8A9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10BF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7F9A4A63" w14:textId="77777777" w:rsidTr="007C7BF2">
        <w:trPr>
          <w:trHeight w:val="3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350CFB62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35BDBC" w14:textId="1C2791B1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Violife</w:t>
            </w:r>
            <w:proofErr w:type="spellEnd"/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BCC90F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Mature Cheddar Alternative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7A36A3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>Cheddar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8F0486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AD6583" w14:textId="2E71E23F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85F6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1C54D1" w14:textId="6992B19B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91461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EEA3EC" w14:textId="659D2B10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F4BB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13984F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.5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C6E70B" w14:textId="2B50BB7C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10BF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28056BD9" w14:textId="77777777" w:rsidTr="007C7BF2">
        <w:trPr>
          <w:trHeight w:val="3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23DE22A3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835250" w14:textId="08B85D40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Violife</w:t>
            </w:r>
            <w:proofErr w:type="spellEnd"/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F9B9D9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Grated Mature Cheddar Alternative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5BC485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>Cheddar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8F2AE9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6E0B93" w14:textId="6A87C4FB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85F6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BF0BEC" w14:textId="1691ABD8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91461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3950F3" w14:textId="1C099D7E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F4BB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E3498D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.5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8986CF" w14:textId="3D26CFC4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10BF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369BA387" w14:textId="77777777" w:rsidTr="007C7BF2">
        <w:trPr>
          <w:trHeight w:val="6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2DD9A9FB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ED6E29" w14:textId="138D4696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Violife</w:t>
            </w:r>
            <w:proofErr w:type="spellEnd"/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A8031E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Greek Style Alternative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8C8937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>Greek White Cheese "Feta"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78CB6F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2153F7" w14:textId="1ACC23A4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85F6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9F0147" w14:textId="053E53DF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91461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00AC66" w14:textId="692DA05D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F4BB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E2BA52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2.5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12999A" w14:textId="55949CCB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10BF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4278250C" w14:textId="77777777" w:rsidTr="007C7BF2">
        <w:trPr>
          <w:trHeight w:val="300"/>
        </w:trPr>
        <w:tc>
          <w:tcPr>
            <w:tcW w:w="1278" w:type="dxa"/>
            <w:tcBorders>
              <w:left w:val="nil"/>
              <w:right w:val="nil"/>
            </w:tcBorders>
            <w:vAlign w:val="center"/>
          </w:tcPr>
          <w:p w14:paraId="2F3ABE2C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A663E9" w14:textId="536D9D5C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Waitrose</w:t>
            </w: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53BA23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heese Grated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18980C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Not Specified 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8DDB34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1F2160" w14:textId="5FDD12C1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85F6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501E4B" w14:textId="631D0BF9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91461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A6E27C" w14:textId="137A1BD9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F4BB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4B9493" w14:textId="1F262E7C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027AB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8FA9F7" w14:textId="33CE4F56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10BF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B753B1" w:rsidRPr="00A6352B" w14:paraId="0C268174" w14:textId="77777777" w:rsidTr="007C7BF2">
        <w:trPr>
          <w:trHeight w:val="615"/>
        </w:trPr>
        <w:tc>
          <w:tcPr>
            <w:tcW w:w="1278" w:type="dxa"/>
            <w:tcBorders>
              <w:left w:val="nil"/>
              <w:bottom w:val="single" w:sz="8" w:space="0" w:color="auto"/>
              <w:right w:val="nil"/>
            </w:tcBorders>
            <w:vAlign w:val="center"/>
          </w:tcPr>
          <w:p w14:paraId="6C92F796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BF5A296" w14:textId="4C5ED15F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Waitrose</w:t>
            </w:r>
          </w:p>
        </w:tc>
        <w:tc>
          <w:tcPr>
            <w:tcW w:w="36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96B2890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Soft Cheese Alternative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EFFEE82" w14:textId="77777777" w:rsidR="00B753B1" w:rsidRPr="005A4C95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5A4C95">
              <w:rPr>
                <w:rFonts w:ascii="Calibri" w:eastAsia="Times New Roman" w:hAnsi="Calibri" w:cs="Calibri"/>
                <w:color w:val="000000"/>
                <w:lang w:eastAsia="en-GB"/>
              </w:rPr>
              <w:t>Soft /cream cheese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B6DD509" w14:textId="77777777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N</w:t>
            </w:r>
          </w:p>
        </w:tc>
        <w:tc>
          <w:tcPr>
            <w:tcW w:w="11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F926BA5" w14:textId="15DAD0EB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85F66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F388DAF" w14:textId="6BEF1B6D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C91461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3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7A025E7" w14:textId="4A028C93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1F4BB3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5DAD2A8" w14:textId="121E00D8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027AB2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6D0324C" w14:textId="32C3F2F1" w:rsidR="00B753B1" w:rsidRPr="00A6352B" w:rsidRDefault="00B753B1" w:rsidP="007C7BF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10BF8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</w:tbl>
    <w:p w14:paraId="3C40EB93" w14:textId="1F0C76A9" w:rsidR="00A6352B" w:rsidRDefault="0074742F">
      <w:r>
        <w:t>Dashed line indicates product not fortified as information not provided on the nutritional label.</w:t>
      </w:r>
    </w:p>
    <w:p w14:paraId="219A353B" w14:textId="77777777" w:rsidR="00A6352B" w:rsidRDefault="00A6352B">
      <w:r>
        <w:br w:type="page"/>
      </w:r>
    </w:p>
    <w:p w14:paraId="33F8CF35" w14:textId="5E93C97A" w:rsidR="00A6352B" w:rsidRDefault="00A6352B" w:rsidP="00A6352B">
      <w:bookmarkStart w:id="3" w:name="_Toc92728120"/>
      <w:r w:rsidRPr="00380C6C">
        <w:rPr>
          <w:rStyle w:val="Heading1Char"/>
        </w:rPr>
        <w:lastRenderedPageBreak/>
        <w:t xml:space="preserve">Supplementary Table </w:t>
      </w:r>
      <w:r w:rsidR="00D53931" w:rsidRPr="00380C6C">
        <w:rPr>
          <w:rStyle w:val="Heading1Char"/>
        </w:rPr>
        <w:t>S</w:t>
      </w:r>
      <w:r w:rsidRPr="00380C6C">
        <w:rPr>
          <w:rStyle w:val="Heading1Char"/>
        </w:rPr>
        <w:t>1d</w:t>
      </w:r>
      <w:r w:rsidR="00083F1D" w:rsidRPr="00083F1D">
        <w:rPr>
          <w:rStyle w:val="Heading1Char"/>
        </w:rPr>
        <w:t>: p</w:t>
      </w:r>
      <w:r w:rsidRPr="00083F1D">
        <w:rPr>
          <w:rStyle w:val="Heading1Char"/>
        </w:rPr>
        <w:t xml:space="preserve">lant-based fish alternatives on the UK </w:t>
      </w:r>
      <w:r w:rsidR="00083F1D" w:rsidRPr="00083F1D">
        <w:rPr>
          <w:rStyle w:val="Heading1Char"/>
        </w:rPr>
        <w:t>market with micronutrient</w:t>
      </w:r>
      <w:r w:rsidRPr="00083F1D">
        <w:rPr>
          <w:rStyle w:val="Heading1Char"/>
        </w:rPr>
        <w:t xml:space="preserve"> fortification</w:t>
      </w:r>
      <w:r w:rsidR="00083F1D" w:rsidRPr="00083F1D">
        <w:rPr>
          <w:rStyle w:val="Heading1Char"/>
        </w:rPr>
        <w:t xml:space="preserve"> (</w:t>
      </w:r>
      <w:r w:rsidRPr="00083F1D">
        <w:rPr>
          <w:rStyle w:val="Heading1Char"/>
        </w:rPr>
        <w:t>per 100g</w:t>
      </w:r>
      <w:r w:rsidR="00083F1D" w:rsidRPr="00083F1D">
        <w:rPr>
          <w:rStyle w:val="Heading1Char"/>
        </w:rPr>
        <w:t>)</w:t>
      </w:r>
      <w:r w:rsidRPr="00083F1D">
        <w:rPr>
          <w:rStyle w:val="Heading1Char"/>
        </w:rPr>
        <w:t>.</w:t>
      </w:r>
      <w:bookmarkEnd w:id="3"/>
      <w:r>
        <w:t xml:space="preserve"> </w:t>
      </w:r>
      <w:r w:rsidR="0074742F">
        <w:t>S</w:t>
      </w:r>
      <w:r>
        <w:t>urvey completed in December 2020</w:t>
      </w:r>
      <w:r w:rsidR="00917FFD" w:rsidRPr="00917FFD">
        <w:t xml:space="preserve"> </w:t>
      </w:r>
      <w:r w:rsidR="00917FFD">
        <w:t>omitting those only available through health-food shops</w:t>
      </w:r>
      <w:r>
        <w:t>.</w:t>
      </w:r>
    </w:p>
    <w:tbl>
      <w:tblPr>
        <w:tblW w:w="14347" w:type="dxa"/>
        <w:tblBorders>
          <w:top w:val="single" w:sz="4" w:space="0" w:color="auto"/>
          <w:bottom w:val="single" w:sz="4" w:space="0" w:color="auto"/>
        </w:tblBorders>
        <w:tblLayout w:type="fixed"/>
        <w:tblLook w:val="00A0" w:firstRow="1" w:lastRow="0" w:firstColumn="1" w:lastColumn="0" w:noHBand="0" w:noVBand="0"/>
      </w:tblPr>
      <w:tblGrid>
        <w:gridCol w:w="2552"/>
        <w:gridCol w:w="1418"/>
        <w:gridCol w:w="1276"/>
        <w:gridCol w:w="1134"/>
        <w:gridCol w:w="288"/>
        <w:gridCol w:w="704"/>
        <w:gridCol w:w="288"/>
        <w:gridCol w:w="993"/>
        <w:gridCol w:w="288"/>
        <w:gridCol w:w="993"/>
        <w:gridCol w:w="288"/>
        <w:gridCol w:w="1134"/>
        <w:gridCol w:w="288"/>
        <w:gridCol w:w="1276"/>
        <w:gridCol w:w="288"/>
        <w:gridCol w:w="851"/>
        <w:gridCol w:w="288"/>
      </w:tblGrid>
      <w:tr w:rsidR="00AA11F6" w14:paraId="645793B5" w14:textId="77777777" w:rsidTr="00AA11F6">
        <w:trPr>
          <w:trHeight w:val="300"/>
        </w:trPr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EC654F" w14:textId="7683C060" w:rsidR="00AA11F6" w:rsidRPr="00CA23A8" w:rsidRDefault="00AA11F6" w:rsidP="00AA11F6">
            <w:pPr>
              <w:spacing w:after="120" w:line="240" w:lineRule="auto"/>
              <w:jc w:val="center"/>
              <w:rPr>
                <w:rFonts w:cstheme="minorHAnsi"/>
                <w:b/>
                <w:sz w:val="21"/>
                <w:szCs w:val="21"/>
              </w:rPr>
            </w:pPr>
            <w:r w:rsidRPr="00CA23A8">
              <w:rPr>
                <w:rFonts w:cstheme="minorHAnsi"/>
                <w:b/>
                <w:sz w:val="21"/>
                <w:szCs w:val="21"/>
              </w:rPr>
              <w:t>Product descriptio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B31F5A0" w14:textId="33F0A3E5" w:rsidR="00AA11F6" w:rsidRPr="00CA23A8" w:rsidRDefault="00AA11F6" w:rsidP="00AA11F6">
            <w:pPr>
              <w:spacing w:after="120" w:line="240" w:lineRule="auto"/>
              <w:jc w:val="center"/>
              <w:rPr>
                <w:rFonts w:cstheme="minorHAnsi"/>
                <w:b/>
                <w:sz w:val="21"/>
                <w:szCs w:val="21"/>
              </w:rPr>
            </w:pPr>
            <w:r w:rsidRPr="00CA23A8">
              <w:rPr>
                <w:rFonts w:cstheme="minorHAnsi"/>
                <w:b/>
                <w:sz w:val="21"/>
                <w:szCs w:val="21"/>
              </w:rPr>
              <w:t>Matrix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6A8DF00" w14:textId="77777777" w:rsidR="00AA11F6" w:rsidRPr="00CA23A8" w:rsidRDefault="00AA11F6" w:rsidP="00AA11F6">
            <w:pPr>
              <w:spacing w:after="120" w:line="240" w:lineRule="auto"/>
              <w:jc w:val="center"/>
              <w:rPr>
                <w:rFonts w:cstheme="minorHAnsi"/>
                <w:b/>
                <w:sz w:val="21"/>
                <w:szCs w:val="21"/>
              </w:rPr>
            </w:pPr>
            <w:r w:rsidRPr="00CA23A8">
              <w:rPr>
                <w:rFonts w:cstheme="minorHAnsi"/>
                <w:b/>
                <w:sz w:val="21"/>
                <w:szCs w:val="21"/>
              </w:rPr>
              <w:t>Brand</w:t>
            </w:r>
          </w:p>
        </w:tc>
        <w:tc>
          <w:tcPr>
            <w:tcW w:w="1422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5C56B1B" w14:textId="77777777" w:rsidR="00AA11F6" w:rsidRPr="00CA23A8" w:rsidRDefault="00AA11F6" w:rsidP="00AA11F6">
            <w:pPr>
              <w:spacing w:after="120" w:line="240" w:lineRule="auto"/>
              <w:jc w:val="center"/>
              <w:rPr>
                <w:rFonts w:cstheme="minorHAnsi"/>
                <w:b/>
                <w:sz w:val="21"/>
                <w:szCs w:val="21"/>
              </w:rPr>
            </w:pPr>
            <w:r w:rsidRPr="00CA23A8">
              <w:rPr>
                <w:rFonts w:cstheme="minorHAnsi"/>
                <w:b/>
                <w:sz w:val="21"/>
                <w:szCs w:val="21"/>
              </w:rPr>
              <w:t>Fresh/frozen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1AAA15B" w14:textId="77777777" w:rsidR="00AA11F6" w:rsidRPr="00CA23A8" w:rsidRDefault="00AA11F6" w:rsidP="00AA11F6">
            <w:pPr>
              <w:spacing w:after="120" w:line="240" w:lineRule="auto"/>
              <w:jc w:val="center"/>
              <w:rPr>
                <w:rFonts w:cstheme="minorHAnsi"/>
                <w:b/>
                <w:sz w:val="21"/>
                <w:szCs w:val="21"/>
                <w:lang w:eastAsia="en-GB"/>
              </w:rPr>
            </w:pPr>
            <w:r w:rsidRPr="00CA23A8">
              <w:rPr>
                <w:rFonts w:cstheme="minorHAnsi"/>
                <w:b/>
                <w:sz w:val="21"/>
                <w:szCs w:val="21"/>
                <w:lang w:eastAsia="en-GB"/>
              </w:rPr>
              <w:t>Organic</w:t>
            </w:r>
          </w:p>
        </w:tc>
        <w:tc>
          <w:tcPr>
            <w:tcW w:w="128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9FD02E4" w14:textId="77777777" w:rsidR="00AA11F6" w:rsidRPr="00CA23A8" w:rsidRDefault="00AA11F6" w:rsidP="00AA11F6">
            <w:pPr>
              <w:spacing w:after="120" w:line="240" w:lineRule="auto"/>
              <w:jc w:val="center"/>
              <w:rPr>
                <w:rFonts w:cstheme="minorHAnsi"/>
                <w:b/>
                <w:sz w:val="21"/>
                <w:szCs w:val="21"/>
                <w:lang w:eastAsia="en-GB"/>
              </w:rPr>
            </w:pPr>
            <w:r w:rsidRPr="00CA23A8">
              <w:rPr>
                <w:rFonts w:cstheme="minorHAnsi"/>
                <w:b/>
                <w:sz w:val="21"/>
                <w:szCs w:val="21"/>
                <w:lang w:eastAsia="en-GB"/>
              </w:rPr>
              <w:t>Calcium (mg/100g)</w:t>
            </w:r>
          </w:p>
        </w:tc>
        <w:tc>
          <w:tcPr>
            <w:tcW w:w="128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A64AEB6" w14:textId="77777777" w:rsidR="00AA11F6" w:rsidRPr="00CA23A8" w:rsidRDefault="00AA11F6" w:rsidP="00AA11F6">
            <w:pPr>
              <w:spacing w:after="120" w:line="240" w:lineRule="auto"/>
              <w:jc w:val="center"/>
              <w:rPr>
                <w:rFonts w:cstheme="minorHAnsi"/>
                <w:b/>
                <w:sz w:val="21"/>
                <w:szCs w:val="21"/>
                <w:lang w:eastAsia="en-GB"/>
              </w:rPr>
            </w:pPr>
            <w:r w:rsidRPr="00CA23A8">
              <w:rPr>
                <w:rFonts w:cstheme="minorHAnsi"/>
                <w:b/>
                <w:sz w:val="21"/>
                <w:szCs w:val="21"/>
                <w:lang w:eastAsia="en-GB"/>
              </w:rPr>
              <w:t>Iodine (µg/100g)</w:t>
            </w:r>
          </w:p>
        </w:tc>
        <w:tc>
          <w:tcPr>
            <w:tcW w:w="1422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38F3357" w14:textId="77777777" w:rsidR="00AA11F6" w:rsidRPr="00CA23A8" w:rsidRDefault="00AA11F6" w:rsidP="00AA11F6">
            <w:pPr>
              <w:spacing w:after="120" w:line="240" w:lineRule="auto"/>
              <w:jc w:val="center"/>
              <w:rPr>
                <w:rFonts w:cstheme="minorHAnsi"/>
                <w:b/>
                <w:sz w:val="21"/>
                <w:szCs w:val="21"/>
                <w:lang w:eastAsia="en-GB"/>
              </w:rPr>
            </w:pPr>
            <w:r w:rsidRPr="00CA23A8">
              <w:rPr>
                <w:rFonts w:cstheme="minorHAnsi"/>
                <w:b/>
                <w:sz w:val="21"/>
                <w:szCs w:val="21"/>
                <w:lang w:eastAsia="en-GB"/>
              </w:rPr>
              <w:t>Vitamin B2 (mg/100g)</w:t>
            </w:r>
          </w:p>
        </w:tc>
        <w:tc>
          <w:tcPr>
            <w:tcW w:w="1564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7B1656D" w14:textId="77777777" w:rsidR="00AA11F6" w:rsidRPr="00CA23A8" w:rsidRDefault="00AA11F6" w:rsidP="00AA11F6">
            <w:pPr>
              <w:spacing w:after="120" w:line="240" w:lineRule="auto"/>
              <w:jc w:val="center"/>
              <w:rPr>
                <w:rFonts w:cstheme="minorHAnsi"/>
                <w:b/>
                <w:sz w:val="21"/>
                <w:szCs w:val="21"/>
                <w:lang w:eastAsia="en-GB"/>
              </w:rPr>
            </w:pPr>
            <w:r w:rsidRPr="00CA23A8">
              <w:rPr>
                <w:rFonts w:cstheme="minorHAnsi"/>
                <w:b/>
                <w:sz w:val="21"/>
                <w:szCs w:val="21"/>
                <w:lang w:eastAsia="en-GB"/>
              </w:rPr>
              <w:t>Vitamin B12 (µg/100g)</w:t>
            </w:r>
          </w:p>
        </w:tc>
        <w:tc>
          <w:tcPr>
            <w:tcW w:w="113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B8CD1BF" w14:textId="77777777" w:rsidR="00AA11F6" w:rsidRPr="00CA23A8" w:rsidRDefault="00AA11F6" w:rsidP="00AA11F6">
            <w:pPr>
              <w:spacing w:after="120" w:line="240" w:lineRule="auto"/>
              <w:jc w:val="center"/>
              <w:rPr>
                <w:rFonts w:cstheme="minorHAnsi"/>
                <w:b/>
                <w:sz w:val="21"/>
                <w:szCs w:val="21"/>
                <w:lang w:eastAsia="en-GB"/>
              </w:rPr>
            </w:pPr>
            <w:r w:rsidRPr="00CA23A8">
              <w:rPr>
                <w:rFonts w:cstheme="minorHAnsi"/>
                <w:b/>
                <w:sz w:val="21"/>
                <w:szCs w:val="21"/>
                <w:lang w:eastAsia="en-GB"/>
              </w:rPr>
              <w:t>Vitamin D (µg/100g)</w:t>
            </w:r>
          </w:p>
        </w:tc>
      </w:tr>
      <w:tr w:rsidR="00AA11F6" w14:paraId="36658954" w14:textId="77777777" w:rsidTr="00AA11F6">
        <w:trPr>
          <w:gridAfter w:val="1"/>
          <w:wAfter w:w="288" w:type="dxa"/>
          <w:trHeight w:val="300"/>
        </w:trPr>
        <w:tc>
          <w:tcPr>
            <w:tcW w:w="255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C362260" w14:textId="37781298" w:rsidR="00AA11F6" w:rsidRDefault="00AA11F6" w:rsidP="00AA11F6">
            <w:pPr>
              <w:spacing w:after="12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Fish Free Cakes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CA6265" w14:textId="7E198B06" w:rsidR="00AA11F6" w:rsidRPr="00674980" w:rsidRDefault="00AA11F6" w:rsidP="00AA11F6">
            <w:pPr>
              <w:spacing w:after="120"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</w:rPr>
              <w:t>Soya protein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2D75CA" w14:textId="77777777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esco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07636F" w14:textId="77777777" w:rsidR="00AA11F6" w:rsidRPr="0056649C" w:rsidRDefault="00AA11F6" w:rsidP="00AA11F6">
            <w:pPr>
              <w:jc w:val="center"/>
              <w:rPr>
                <w:rFonts w:ascii="Calibri" w:hAnsi="Calibri" w:cs="Calibri"/>
                <w:bCs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Fresh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E7E83A5" w14:textId="77777777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</w:t>
            </w:r>
          </w:p>
        </w:tc>
        <w:tc>
          <w:tcPr>
            <w:tcW w:w="128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368D477B" w14:textId="61CDA130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64FBFACB" w14:textId="4C11F62C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2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31D13808" w14:textId="0BA5CBAD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564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425F4F2B" w14:textId="780294B3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39" w:type="dxa"/>
            <w:gridSpan w:val="2"/>
            <w:tcBorders>
              <w:top w:val="single" w:sz="4" w:space="0" w:color="auto"/>
              <w:left w:val="nil"/>
              <w:bottom w:val="nil"/>
            </w:tcBorders>
            <w:shd w:val="clear" w:color="auto" w:fill="auto"/>
          </w:tcPr>
          <w:p w14:paraId="5D6CEA4E" w14:textId="50E7D0EA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AA11F6" w14:paraId="44DC40CD" w14:textId="77777777" w:rsidTr="00AA11F6">
        <w:trPr>
          <w:gridAfter w:val="1"/>
          <w:wAfter w:w="288" w:type="dxa"/>
          <w:trHeight w:val="30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3633BC" w14:textId="146E2478" w:rsidR="00AA11F6" w:rsidRDefault="00AA11F6" w:rsidP="00AA11F6">
            <w:pPr>
              <w:spacing w:after="12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Fishless Fingers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5230EE" w14:textId="5BD2A9F4" w:rsidR="00AA11F6" w:rsidRPr="00674980" w:rsidRDefault="00AA11F6" w:rsidP="00AA11F6">
            <w:pPr>
              <w:spacing w:after="120"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</w:rPr>
              <w:t>Mushroom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2C1D5D" w14:textId="77777777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lant Pioneer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E4C249" w14:textId="77777777" w:rsidR="00AA11F6" w:rsidRPr="0056649C" w:rsidRDefault="00AA11F6" w:rsidP="00AA11F6">
            <w:pPr>
              <w:jc w:val="center"/>
              <w:rPr>
                <w:rFonts w:ascii="Calibri" w:hAnsi="Calibri" w:cs="Calibri"/>
                <w:bCs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Fresh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FE421D" w14:textId="77777777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</w:t>
            </w:r>
          </w:p>
        </w:tc>
        <w:tc>
          <w:tcPr>
            <w:tcW w:w="12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B3B12F9" w14:textId="263D675A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453BC63" w14:textId="5BF1155B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B6F0B64" w14:textId="329C9F77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56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E14C49B" w14:textId="6F0425EF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39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</w:tcPr>
          <w:p w14:paraId="5DC760DF" w14:textId="73B29F31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AA11F6" w14:paraId="556FC067" w14:textId="77777777" w:rsidTr="00AA11F6">
        <w:trPr>
          <w:gridAfter w:val="1"/>
          <w:wAfter w:w="288" w:type="dxa"/>
          <w:trHeight w:val="30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DFEC08" w14:textId="6079BB80" w:rsidR="00AA11F6" w:rsidRDefault="00AA11F6" w:rsidP="00AA11F6">
            <w:pPr>
              <w:spacing w:after="12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attered Fishless Fillets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AEC0A1" w14:textId="5A5098E9" w:rsidR="00AA11F6" w:rsidRPr="00674980" w:rsidRDefault="00AA11F6" w:rsidP="00AA11F6">
            <w:pPr>
              <w:spacing w:after="120"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</w:rPr>
              <w:t>Jackfruit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20B741" w14:textId="77777777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lant Pioneer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7BE750" w14:textId="77777777" w:rsidR="00AA11F6" w:rsidRPr="0056649C" w:rsidRDefault="00AA11F6" w:rsidP="00AA11F6">
            <w:pPr>
              <w:jc w:val="center"/>
              <w:rPr>
                <w:rFonts w:ascii="Calibri" w:hAnsi="Calibri" w:cs="Calibri"/>
                <w:bCs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Frozen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65A6EE" w14:textId="77777777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</w:t>
            </w:r>
          </w:p>
        </w:tc>
        <w:tc>
          <w:tcPr>
            <w:tcW w:w="12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5C1BB25" w14:textId="0E86EFAA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4356D9C" w14:textId="3C39F89F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0BAB431" w14:textId="03376675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56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59F9053" w14:textId="0DEF090D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39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</w:tcPr>
          <w:p w14:paraId="55706F6E" w14:textId="49D8B883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AA11F6" w14:paraId="321A85BC" w14:textId="77777777" w:rsidTr="00AA11F6">
        <w:trPr>
          <w:gridAfter w:val="1"/>
          <w:wAfter w:w="288" w:type="dxa"/>
          <w:trHeight w:val="30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58EF83" w14:textId="391B0846" w:rsidR="00AA11F6" w:rsidRDefault="00AA11F6" w:rsidP="00AA11F6">
            <w:pPr>
              <w:spacing w:after="12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Fish Goujon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350968" w14:textId="771DCFB2" w:rsidR="00AA11F6" w:rsidRPr="00674980" w:rsidRDefault="00AA11F6" w:rsidP="00AA11F6">
            <w:pPr>
              <w:spacing w:after="120"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</w:rPr>
              <w:t>Rehydrated Textured Soya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B6BA63" w14:textId="77777777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Linda McCartney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709A5F" w14:textId="77777777" w:rsidR="00AA11F6" w:rsidRPr="0056649C" w:rsidRDefault="00AA11F6" w:rsidP="00AA11F6">
            <w:pPr>
              <w:jc w:val="center"/>
              <w:rPr>
                <w:rFonts w:ascii="Calibri" w:hAnsi="Calibri" w:cs="Calibri"/>
                <w:bCs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Frozen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DEFA30" w14:textId="77777777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</w:t>
            </w:r>
          </w:p>
        </w:tc>
        <w:tc>
          <w:tcPr>
            <w:tcW w:w="12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C30EED0" w14:textId="79A7F3BC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C466033" w14:textId="0522893E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2E57F09" w14:textId="761C521E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56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9475583" w14:textId="3E91675D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39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</w:tcPr>
          <w:p w14:paraId="60A842E0" w14:textId="0C5A470F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AA11F6" w14:paraId="465974FF" w14:textId="77777777" w:rsidTr="00AA11F6">
        <w:trPr>
          <w:gridAfter w:val="1"/>
          <w:wAfter w:w="288" w:type="dxa"/>
          <w:trHeight w:val="30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F94FF6" w14:textId="5D19390C" w:rsidR="00AA11F6" w:rsidRDefault="00AA11F6" w:rsidP="00AA11F6">
            <w:pPr>
              <w:spacing w:after="12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Fishless Fingers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894886" w14:textId="356A7B51" w:rsidR="00AA11F6" w:rsidRPr="00674980" w:rsidRDefault="00AA11F6" w:rsidP="00AA11F6">
            <w:pPr>
              <w:spacing w:after="120"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</w:rPr>
              <w:t>Mycoprotein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B0249B" w14:textId="77777777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Quor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A72FBE" w14:textId="77777777" w:rsidR="00AA11F6" w:rsidRPr="0056649C" w:rsidRDefault="00AA11F6" w:rsidP="00AA11F6">
            <w:pPr>
              <w:jc w:val="center"/>
              <w:rPr>
                <w:rFonts w:ascii="Calibri" w:hAnsi="Calibri" w:cs="Calibri"/>
                <w:bCs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Frozen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DF7A52" w14:textId="77777777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</w:t>
            </w:r>
          </w:p>
        </w:tc>
        <w:tc>
          <w:tcPr>
            <w:tcW w:w="12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5645DA7" w14:textId="6332C614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6699C8B" w14:textId="76A14A68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CA76845" w14:textId="5A79CE4C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56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D580EDD" w14:textId="3D02314B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39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</w:tcPr>
          <w:p w14:paraId="563EE80F" w14:textId="782AB209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AA11F6" w14:paraId="3F9E0B7D" w14:textId="77777777" w:rsidTr="00AA11F6">
        <w:trPr>
          <w:gridAfter w:val="1"/>
          <w:wAfter w:w="288" w:type="dxa"/>
          <w:trHeight w:val="30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CB4775" w14:textId="2BAE7679" w:rsidR="00AA11F6" w:rsidRDefault="00AA11F6" w:rsidP="00AA11F6">
            <w:pPr>
              <w:spacing w:after="12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attered Fishless Fillets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EA238A" w14:textId="33FB6A76" w:rsidR="00AA11F6" w:rsidRPr="00674980" w:rsidRDefault="00AA11F6" w:rsidP="00AA11F6">
            <w:pPr>
              <w:spacing w:after="120"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</w:rPr>
              <w:t>Mycoprotein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625B38" w14:textId="77777777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Quor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EEC429" w14:textId="77777777" w:rsidR="00AA11F6" w:rsidRPr="0056649C" w:rsidRDefault="00AA11F6" w:rsidP="00AA11F6">
            <w:pPr>
              <w:jc w:val="center"/>
              <w:rPr>
                <w:rFonts w:ascii="Calibri" w:hAnsi="Calibri" w:cs="Calibri"/>
                <w:bCs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Frozen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E81AE7" w14:textId="77777777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</w:t>
            </w:r>
          </w:p>
        </w:tc>
        <w:tc>
          <w:tcPr>
            <w:tcW w:w="12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F5D1119" w14:textId="66E29CA3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065A540" w14:textId="201D5A20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68178CA" w14:textId="35E6869D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56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003D6D8" w14:textId="190BFE15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39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</w:tcPr>
          <w:p w14:paraId="7E55E0CD" w14:textId="3D754AF7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AA11F6" w14:paraId="3BD78985" w14:textId="77777777" w:rsidTr="00AA11F6">
        <w:trPr>
          <w:gridAfter w:val="1"/>
          <w:wAfter w:w="288" w:type="dxa"/>
          <w:trHeight w:val="30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56B026" w14:textId="5F03D61F" w:rsidR="00AA11F6" w:rsidRDefault="00AA11F6" w:rsidP="00AA11F6">
            <w:pPr>
              <w:spacing w:after="12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Fishless Fingers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2B8D5B" w14:textId="48E6FA56" w:rsidR="00AA11F6" w:rsidRPr="00674980" w:rsidRDefault="00AA11F6" w:rsidP="00AA11F6">
            <w:pPr>
              <w:spacing w:after="120"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</w:rPr>
              <w:t>Wheat protein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DAB8D1" w14:textId="77777777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queaky Bea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2C4E45" w14:textId="77777777" w:rsidR="00AA11F6" w:rsidRPr="0056649C" w:rsidRDefault="00AA11F6" w:rsidP="00AA11F6">
            <w:pPr>
              <w:jc w:val="center"/>
              <w:rPr>
                <w:rFonts w:ascii="Calibri" w:hAnsi="Calibri" w:cs="Calibri"/>
                <w:bCs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Fresh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C390DF" w14:textId="77777777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</w:t>
            </w:r>
          </w:p>
        </w:tc>
        <w:tc>
          <w:tcPr>
            <w:tcW w:w="12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C9992C1" w14:textId="7C866BDD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A9FC47D" w14:textId="13AF0E01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E41C919" w14:textId="57A9FA8B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56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CCCAE2E" w14:textId="52B3CC90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39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</w:tcPr>
          <w:p w14:paraId="0342FC59" w14:textId="6E3D9E72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AA11F6" w14:paraId="259A4178" w14:textId="77777777" w:rsidTr="00AA11F6">
        <w:trPr>
          <w:gridAfter w:val="1"/>
          <w:wAfter w:w="288" w:type="dxa"/>
          <w:trHeight w:val="30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142D6F" w14:textId="313A5F1F" w:rsidR="00AA11F6" w:rsidRDefault="00AA11F6" w:rsidP="00AA11F6">
            <w:pPr>
              <w:spacing w:after="12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readed Fish Fillets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C38D15" w14:textId="10314739" w:rsidR="00AA11F6" w:rsidRPr="00674980" w:rsidRDefault="00AA11F6" w:rsidP="00AA11F6">
            <w:pPr>
              <w:spacing w:after="120"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</w:rPr>
              <w:t>Fava bean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084056" w14:textId="77777777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Morrison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62E99D" w14:textId="77777777" w:rsidR="00AA11F6" w:rsidRPr="0056649C" w:rsidRDefault="00AA11F6" w:rsidP="00AA11F6">
            <w:pPr>
              <w:jc w:val="center"/>
              <w:rPr>
                <w:rFonts w:ascii="Calibri" w:hAnsi="Calibri" w:cs="Calibri"/>
                <w:bCs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Fresh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AA8FB3E" w14:textId="77777777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</w:t>
            </w:r>
          </w:p>
        </w:tc>
        <w:tc>
          <w:tcPr>
            <w:tcW w:w="12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FBB1D6B" w14:textId="2811B670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8644593" w14:textId="7E6513C7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9CDD89D" w14:textId="4D1A6175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56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8FBF26D" w14:textId="763F2E5A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39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</w:tcPr>
          <w:p w14:paraId="04900EF3" w14:textId="593759BB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AA11F6" w14:paraId="5E8425F5" w14:textId="77777777" w:rsidTr="00AA11F6">
        <w:trPr>
          <w:gridAfter w:val="1"/>
          <w:wAfter w:w="288" w:type="dxa"/>
          <w:trHeight w:val="30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0EEC55" w14:textId="275FE568" w:rsidR="00AA11F6" w:rsidRDefault="00AA11F6" w:rsidP="00AA11F6">
            <w:pPr>
              <w:spacing w:after="12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risp-Crumbed Fishless Goujons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CE4D1F" w14:textId="0DFB0466" w:rsidR="00AA11F6" w:rsidRPr="00674980" w:rsidRDefault="00AA11F6" w:rsidP="00AA11F6">
            <w:pPr>
              <w:spacing w:after="120"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</w:rPr>
              <w:t>Jackfruit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715E66" w14:textId="77777777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Waitros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A52ACB" w14:textId="77777777" w:rsidR="00AA11F6" w:rsidRPr="0056649C" w:rsidRDefault="00AA11F6" w:rsidP="00AA11F6">
            <w:pPr>
              <w:jc w:val="center"/>
              <w:rPr>
                <w:rFonts w:ascii="Calibri" w:hAnsi="Calibri" w:cs="Calibri"/>
                <w:bCs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Frozen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A676E8F" w14:textId="77777777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</w:t>
            </w:r>
          </w:p>
        </w:tc>
        <w:tc>
          <w:tcPr>
            <w:tcW w:w="12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D09425C" w14:textId="2909A856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743982A" w14:textId="5DDE333A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7316DCE" w14:textId="5C5B899C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56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E4E5D11" w14:textId="2DE1D4AB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39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</w:tcPr>
          <w:p w14:paraId="5F5517EF" w14:textId="59C6076C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AA11F6" w14:paraId="39DC4AAA" w14:textId="77777777" w:rsidTr="00AA11F6">
        <w:trPr>
          <w:gridAfter w:val="1"/>
          <w:wAfter w:w="288" w:type="dxa"/>
          <w:trHeight w:val="30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568C5F" w14:textId="24F082A7" w:rsidR="00AA11F6" w:rsidRDefault="00AA11F6" w:rsidP="00AA11F6">
            <w:pPr>
              <w:spacing w:after="12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readed Fishless Lemon &amp; Pepper Fillets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B104B2" w14:textId="1FD25DC7" w:rsidR="00AA11F6" w:rsidRPr="00674980" w:rsidRDefault="00AA11F6" w:rsidP="00AA11F6">
            <w:pPr>
              <w:spacing w:after="120"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</w:rPr>
              <w:t>Mycoprotein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0DC83A" w14:textId="77777777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Quor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6EEC87" w14:textId="77777777" w:rsidR="00AA11F6" w:rsidRPr="0056649C" w:rsidRDefault="00AA11F6" w:rsidP="00AA11F6">
            <w:pPr>
              <w:jc w:val="center"/>
              <w:rPr>
                <w:rFonts w:ascii="Calibri" w:hAnsi="Calibri" w:cs="Calibri"/>
                <w:bCs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Frozen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974B010" w14:textId="77777777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</w:t>
            </w:r>
          </w:p>
        </w:tc>
        <w:tc>
          <w:tcPr>
            <w:tcW w:w="12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C93386B" w14:textId="744308C2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6E83C35" w14:textId="7003902B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2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65AA734" w14:textId="29FF92B3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56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ECD4995" w14:textId="194E5F8B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39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</w:tcPr>
          <w:p w14:paraId="548CD536" w14:textId="2B92DA58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  <w:tr w:rsidR="00AA11F6" w14:paraId="2AA11444" w14:textId="77777777" w:rsidTr="00AA11F6">
        <w:trPr>
          <w:gridAfter w:val="1"/>
          <w:wAfter w:w="288" w:type="dxa"/>
          <w:trHeight w:val="300"/>
        </w:trPr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444FDB2" w14:textId="39D0F92A" w:rsidR="00AA11F6" w:rsidRDefault="00AA11F6" w:rsidP="00AA11F6">
            <w:pPr>
              <w:spacing w:after="12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Fishless Fingers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32931A0" w14:textId="584DDC9A" w:rsidR="00AA11F6" w:rsidRDefault="00AA11F6" w:rsidP="00AA11F6">
            <w:pPr>
              <w:spacing w:after="120"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W</w:t>
            </w:r>
            <w:r w:rsidRPr="0073016B">
              <w:rPr>
                <w:rFonts w:ascii="Calibri" w:hAnsi="Calibri" w:cs="Calibri"/>
                <w:color w:val="000000"/>
              </w:rPr>
              <w:t>heat protein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E61A71B" w14:textId="77777777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lant Menu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22934D7" w14:textId="77777777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Frozen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1DD090E" w14:textId="77777777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</w:t>
            </w:r>
          </w:p>
        </w:tc>
        <w:tc>
          <w:tcPr>
            <w:tcW w:w="128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7B1159B" w14:textId="755FBA0F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28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F96CC01" w14:textId="564A0267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42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71CFD09" w14:textId="6F65B8EB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56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E23FE5D" w14:textId="0D57B5A6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  <w:tc>
          <w:tcPr>
            <w:tcW w:w="1139" w:type="dxa"/>
            <w:gridSpan w:val="2"/>
            <w:tcBorders>
              <w:top w:val="nil"/>
              <w:left w:val="nil"/>
              <w:bottom w:val="single" w:sz="4" w:space="0" w:color="auto"/>
            </w:tcBorders>
            <w:shd w:val="clear" w:color="auto" w:fill="auto"/>
          </w:tcPr>
          <w:p w14:paraId="65E2032F" w14:textId="16DA7586" w:rsidR="00AA11F6" w:rsidRDefault="00AA11F6" w:rsidP="00AA11F6">
            <w:pPr>
              <w:jc w:val="center"/>
              <w:rPr>
                <w:rFonts w:ascii="Calibri" w:hAnsi="Calibri" w:cs="Calibri"/>
                <w:color w:val="000000"/>
              </w:rPr>
            </w:pPr>
            <w:r w:rsidRPr="00D7654F">
              <w:rPr>
                <w:rFonts w:ascii="Calibri" w:eastAsia="Times New Roman" w:hAnsi="Calibri" w:cs="Calibri"/>
                <w:color w:val="000000"/>
                <w:lang w:eastAsia="en-GB"/>
              </w:rPr>
              <w:t>-</w:t>
            </w:r>
          </w:p>
        </w:tc>
      </w:tr>
    </w:tbl>
    <w:p w14:paraId="7FAAF4E3" w14:textId="5CCFAC2B" w:rsidR="00917FFD" w:rsidRDefault="00917FFD" w:rsidP="00A6352B">
      <w:r>
        <w:t>Dashed line indicates product not fortified as information not provided on the nutritional label.</w:t>
      </w:r>
    </w:p>
    <w:p w14:paraId="0104308A" w14:textId="77777777" w:rsidR="008644DC" w:rsidRDefault="008644DC" w:rsidP="00A6352B">
      <w:pPr>
        <w:rPr>
          <w:b/>
          <w:bCs/>
        </w:rPr>
        <w:sectPr w:rsidR="008644DC" w:rsidSect="00A6352B">
          <w:footerReference w:type="default" r:id="rId10"/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009347A7" w14:textId="32627ABB" w:rsidR="00A6352B" w:rsidRPr="00FC0D87" w:rsidRDefault="00A6352B" w:rsidP="00A6352B">
      <w:bookmarkStart w:id="4" w:name="_Toc92728121"/>
      <w:r w:rsidRPr="00380C6C">
        <w:rPr>
          <w:rStyle w:val="Heading1Char"/>
        </w:rPr>
        <w:lastRenderedPageBreak/>
        <w:t xml:space="preserve">Supplementary Table </w:t>
      </w:r>
      <w:r w:rsidR="00D53931" w:rsidRPr="00380C6C">
        <w:rPr>
          <w:rStyle w:val="Heading1Char"/>
        </w:rPr>
        <w:t>S</w:t>
      </w:r>
      <w:r w:rsidRPr="00380C6C">
        <w:rPr>
          <w:rStyle w:val="Heading1Char"/>
        </w:rPr>
        <w:t>2</w:t>
      </w:r>
      <w:r w:rsidR="00083F1D" w:rsidRPr="00083F1D">
        <w:rPr>
          <w:rStyle w:val="Heading1Char"/>
        </w:rPr>
        <w:t xml:space="preserve">: </w:t>
      </w:r>
      <w:r w:rsidRPr="00083F1D">
        <w:rPr>
          <w:rStyle w:val="Heading1Char"/>
        </w:rPr>
        <w:t>Nutritional composition</w:t>
      </w:r>
      <w:r w:rsidR="00570BDA" w:rsidRPr="00083F1D">
        <w:rPr>
          <w:rStyle w:val="Heading1Char"/>
        </w:rPr>
        <w:t xml:space="preserve"> (per 100g)</w:t>
      </w:r>
      <w:r w:rsidRPr="00083F1D">
        <w:rPr>
          <w:rStyle w:val="Heading1Char"/>
        </w:rPr>
        <w:t xml:space="preserve"> of animal-based milk, yoghurt, cheese and fish from UK Food Tables </w:t>
      </w:r>
      <w:r w:rsidRPr="00FC0D87">
        <w:fldChar w:fldCharType="begin"/>
      </w:r>
      <w:r w:rsidR="00F5208C">
        <w:instrText xml:space="preserve"> ADDIN EN.CITE &lt;EndNote&gt;&lt;Cite&gt;&lt;Author&gt;Finglas P&lt;/Author&gt;&lt;Year&gt;2015&lt;/Year&gt;&lt;RecNum&gt;88&lt;/RecNum&gt;&lt;DisplayText&gt;&lt;style face="superscript"&gt;(1)&lt;/style&gt;&lt;/DisplayText&gt;&lt;record&gt;&lt;rec-number&gt;88&lt;/rec-number&gt;&lt;foreign-keys&gt;&lt;key app="EN" db-id="d099fves3p055ne2t59x95tpz0v9dstvs9pe" timestamp="1605296382" guid="64622bef-e42b-4bbf-b330-878876b6b82e"&gt;88&lt;/key&gt;&lt;/foreign-keys&gt;&lt;ref-type name="Generic"&gt;13&lt;/ref-type&gt;&lt;contributors&gt;&lt;authors&gt;&lt;author&gt;Finglas P, Roe M, Pinchen H, Berry R, Church S, Dodhia S, Powell N, Farron-Wilson M, McCardle J, Swan G.&lt;/author&gt;&lt;/authors&gt;&lt;/contributors&gt;&lt;titles&gt;&lt;title&gt;&lt;style face="italic" font="default" size="100%"&gt;McCance and Widdowson&amp;apos;s The Composition of Foods integrated dataset 2015&lt;/style&gt;&lt;style face="normal" font="default" size="100%"&gt; .   &lt;/style&gt;&lt;/title&gt;&lt;/titles&gt;&lt;dates&gt;&lt;year&gt;2015&lt;/year&gt;&lt;/dates&gt;&lt;publisher&gt;Public Health England    London (UK)&lt;/publisher&gt;&lt;urls&gt;&lt;/urls&gt;&lt;/record&gt;&lt;/Cite&gt;&lt;/EndNote&gt;</w:instrText>
      </w:r>
      <w:r w:rsidRPr="00FC0D87">
        <w:fldChar w:fldCharType="separate"/>
      </w:r>
      <w:r w:rsidR="00F5208C" w:rsidRPr="00F5208C">
        <w:rPr>
          <w:noProof/>
          <w:vertAlign w:val="superscript"/>
        </w:rPr>
        <w:t>(1)</w:t>
      </w:r>
      <w:r w:rsidRPr="00FC0D87">
        <w:fldChar w:fldCharType="end"/>
      </w:r>
      <w:r w:rsidRPr="00FC0D87">
        <w:t>.</w:t>
      </w:r>
      <w:bookmarkEnd w:id="4"/>
    </w:p>
    <w:tbl>
      <w:tblPr>
        <w:tblW w:w="958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846"/>
        <w:gridCol w:w="2977"/>
        <w:gridCol w:w="1077"/>
        <w:gridCol w:w="1134"/>
        <w:gridCol w:w="1134"/>
        <w:gridCol w:w="1247"/>
        <w:gridCol w:w="1155"/>
        <w:gridCol w:w="12"/>
      </w:tblGrid>
      <w:tr w:rsidR="00CA7A11" w:rsidRPr="008644DC" w14:paraId="637E2F4D" w14:textId="77777777" w:rsidTr="00B371D5">
        <w:trPr>
          <w:trHeight w:val="600"/>
          <w:tblHeader/>
        </w:trPr>
        <w:tc>
          <w:tcPr>
            <w:tcW w:w="846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D308811" w14:textId="77777777" w:rsidR="00A6352B" w:rsidRPr="008644DC" w:rsidRDefault="00A6352B" w:rsidP="001637FC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GB"/>
              </w:rPr>
              <w:t>Food Code</w:t>
            </w:r>
          </w:p>
        </w:tc>
        <w:tc>
          <w:tcPr>
            <w:tcW w:w="2977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9E0C912" w14:textId="77777777" w:rsidR="00A6352B" w:rsidRPr="008644DC" w:rsidRDefault="00A6352B" w:rsidP="001637FC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GB"/>
              </w:rPr>
              <w:t>Food Name</w:t>
            </w:r>
          </w:p>
        </w:tc>
        <w:tc>
          <w:tcPr>
            <w:tcW w:w="1077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F8E9529" w14:textId="725A3F4C" w:rsidR="00A6352B" w:rsidRPr="008644DC" w:rsidRDefault="00A6352B" w:rsidP="00A6352B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GB"/>
              </w:rPr>
              <w:t xml:space="preserve">Iodine </w:t>
            </w:r>
            <w:r w:rsidR="008644DC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GB"/>
              </w:rPr>
              <w:br/>
            </w: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(µg/ 100g)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BFD3158" w14:textId="77777777" w:rsidR="00A6352B" w:rsidRPr="008644DC" w:rsidRDefault="00A6352B" w:rsidP="00A6352B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GB"/>
              </w:rPr>
              <w:t xml:space="preserve">Calcium </w:t>
            </w: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(mg/ 100g)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B5AC2BA" w14:textId="77777777" w:rsidR="00A6352B" w:rsidRPr="008644DC" w:rsidRDefault="00A6352B" w:rsidP="00A6352B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GB"/>
              </w:rPr>
              <w:t xml:space="preserve">Vitamin B2 </w:t>
            </w: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(mg/ 100g)</w:t>
            </w:r>
          </w:p>
        </w:tc>
        <w:tc>
          <w:tcPr>
            <w:tcW w:w="1247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3ED3788" w14:textId="77777777" w:rsidR="00A6352B" w:rsidRPr="008644DC" w:rsidRDefault="00A6352B" w:rsidP="00A6352B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GB"/>
              </w:rPr>
              <w:t xml:space="preserve">Vitamin B12 </w:t>
            </w: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(µg/ 100g)</w:t>
            </w:r>
          </w:p>
        </w:tc>
        <w:tc>
          <w:tcPr>
            <w:tcW w:w="1167" w:type="dxa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E782DB3" w14:textId="0481605B" w:rsidR="00A6352B" w:rsidRPr="008644DC" w:rsidRDefault="00A6352B" w:rsidP="00A6352B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GB"/>
              </w:rPr>
              <w:t xml:space="preserve">Vitamin D </w:t>
            </w:r>
            <w:r w:rsidR="008644DC"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(</w:t>
            </w: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µg/ 100g)</w:t>
            </w:r>
          </w:p>
        </w:tc>
      </w:tr>
      <w:tr w:rsidR="00CA7A11" w:rsidRPr="008644DC" w14:paraId="7987886B" w14:textId="77777777" w:rsidTr="00B371D5">
        <w:trPr>
          <w:trHeight w:val="300"/>
        </w:trPr>
        <w:tc>
          <w:tcPr>
            <w:tcW w:w="846" w:type="dxa"/>
            <w:tcBorders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7AE97FCD" w14:textId="0B5EFD12" w:rsidR="00A6352B" w:rsidRPr="008644DC" w:rsidRDefault="005F0FCF" w:rsidP="008B3CA8">
            <w:pPr>
              <w:spacing w:before="120" w:after="12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GB"/>
              </w:rPr>
              <w:t>MILK</w:t>
            </w:r>
          </w:p>
        </w:tc>
        <w:tc>
          <w:tcPr>
            <w:tcW w:w="2977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6AD8CBB7" w14:textId="77777777" w:rsidR="00A6352B" w:rsidRPr="008644DC" w:rsidRDefault="00A6352B" w:rsidP="00A6352B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077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A0C0938" w14:textId="77777777" w:rsidR="00A6352B" w:rsidRPr="008644DC" w:rsidRDefault="00A6352B" w:rsidP="00A6352B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ACA65CF" w14:textId="77777777" w:rsidR="00A6352B" w:rsidRPr="008644DC" w:rsidRDefault="00A6352B" w:rsidP="00A6352B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1B0A672" w14:textId="77777777" w:rsidR="00A6352B" w:rsidRPr="008644DC" w:rsidRDefault="00A6352B" w:rsidP="00A6352B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</w:p>
        </w:tc>
        <w:tc>
          <w:tcPr>
            <w:tcW w:w="1247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0EE1AA4" w14:textId="77777777" w:rsidR="00A6352B" w:rsidRPr="008644DC" w:rsidRDefault="00A6352B" w:rsidP="00A6352B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</w:p>
        </w:tc>
        <w:tc>
          <w:tcPr>
            <w:tcW w:w="1167" w:type="dxa"/>
            <w:gridSpan w:val="2"/>
            <w:tcBorders>
              <w:left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980B409" w14:textId="77777777" w:rsidR="00A6352B" w:rsidRPr="008644DC" w:rsidRDefault="00A6352B" w:rsidP="00A6352B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</w:p>
        </w:tc>
      </w:tr>
      <w:tr w:rsidR="00CA7A11" w:rsidRPr="008644DC" w14:paraId="02E24D2D" w14:textId="77777777" w:rsidTr="00B371D5">
        <w:trPr>
          <w:trHeight w:val="300"/>
        </w:trPr>
        <w:tc>
          <w:tcPr>
            <w:tcW w:w="846" w:type="dxa"/>
            <w:tcBorders>
              <w:bottom w:val="nil"/>
              <w:right w:val="nil"/>
            </w:tcBorders>
            <w:shd w:val="clear" w:color="auto" w:fill="auto"/>
            <w:noWrap/>
            <w:hideMark/>
          </w:tcPr>
          <w:p w14:paraId="5F897831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512</w:t>
            </w:r>
          </w:p>
        </w:tc>
        <w:tc>
          <w:tcPr>
            <w:tcW w:w="297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D4CB70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Milk, 1% fat, pasteurised</w:t>
            </w:r>
          </w:p>
        </w:tc>
        <w:tc>
          <w:tcPr>
            <w:tcW w:w="107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8D6725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30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BAE004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3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30D0BE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3</w:t>
            </w:r>
          </w:p>
        </w:tc>
        <w:tc>
          <w:tcPr>
            <w:tcW w:w="124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C4FA50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9</w:t>
            </w:r>
          </w:p>
        </w:tc>
        <w:tc>
          <w:tcPr>
            <w:tcW w:w="1167" w:type="dxa"/>
            <w:gridSpan w:val="2"/>
            <w:tcBorders>
              <w:left w:val="nil"/>
              <w:bottom w:val="nil"/>
            </w:tcBorders>
            <w:shd w:val="clear" w:color="auto" w:fill="auto"/>
            <w:noWrap/>
            <w:hideMark/>
          </w:tcPr>
          <w:p w14:paraId="3AC3C17B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Tr</w:t>
            </w:r>
          </w:p>
        </w:tc>
      </w:tr>
      <w:tr w:rsidR="00CA7A11" w:rsidRPr="008644DC" w14:paraId="2E5E2DAF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B76162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321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1FC2A0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Milk, Channel Islands, whole, pasteurised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7A2C53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2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032879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3465E7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2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360E62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8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54D299AC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1</w:t>
            </w:r>
          </w:p>
        </w:tc>
      </w:tr>
      <w:tr w:rsidR="00CA7A11" w:rsidRPr="008644DC" w14:paraId="3E860927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0B5003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322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098132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Milk, Channel islands, whole, summer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AE299D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2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7F4CB1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AE0847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2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806DCD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8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4D011B6D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1</w:t>
            </w:r>
          </w:p>
        </w:tc>
      </w:tr>
      <w:tr w:rsidR="00CA7A11" w:rsidRPr="008644DC" w14:paraId="76765D30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19EDDE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323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C7292C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Milk, Channel islands, whole, winter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8380C9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3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F065FA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85022E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2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B1A129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8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6D8084DF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1</w:t>
            </w:r>
          </w:p>
        </w:tc>
      </w:tr>
      <w:tr w:rsidR="00CA7A11" w:rsidRPr="008644DC" w14:paraId="7B3A91A0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E1F625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313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ACBF16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Milk, semi-skimmed, pasteurised, average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2B7A12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3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F6DE87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C3C0A8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4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C297D1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9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6146FBE6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Tr</w:t>
            </w:r>
          </w:p>
        </w:tc>
      </w:tr>
      <w:tr w:rsidR="00CA7A11" w:rsidRPr="008644DC" w14:paraId="7D50EB89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F1969F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418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2C1008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Milk, semi-skimmed, pasteurised, summer and autumn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6FB435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614305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1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551B10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4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FC2595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8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413A86C4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Tr</w:t>
            </w:r>
          </w:p>
        </w:tc>
      </w:tr>
      <w:tr w:rsidR="00CA7A11" w:rsidRPr="008644DC" w14:paraId="60A3A5F6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68F1EA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419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155D52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Milk, semi-skimmed, pasteurised, winter and spring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A9FF48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4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B36DF5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8E3323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4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4C851B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9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499B29E9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Tr</w:t>
            </w:r>
          </w:p>
        </w:tc>
      </w:tr>
      <w:tr w:rsidR="00CA7A11" w:rsidRPr="008644DC" w14:paraId="7E1E1639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22B1CD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314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0BBA60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Milk, semi-skimmed, UH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F9B17D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3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1B1218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1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91E062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18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59FC3F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0C2EE544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Tr</w:t>
            </w:r>
          </w:p>
        </w:tc>
      </w:tr>
      <w:tr w:rsidR="00CA7A11" w:rsidRPr="008644DC" w14:paraId="64E77786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479592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307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41EE76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Milk, skimmed, pasteurised, average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65F857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3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F4E26C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9F0148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2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00FBE6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8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0ACC911B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Tr</w:t>
            </w:r>
          </w:p>
        </w:tc>
      </w:tr>
      <w:tr w:rsidR="00CA7A11" w:rsidRPr="008644DC" w14:paraId="69C31C02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E12ACB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308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3382CA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Milk, skimmed, pasteurised, summer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2D5F71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2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B346A6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3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AA048D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1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7D828C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8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5C05E8DC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Tr</w:t>
            </w:r>
          </w:p>
        </w:tc>
      </w:tr>
      <w:tr w:rsidR="00CA7A11" w:rsidRPr="008644DC" w14:paraId="448EB0E7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165BA1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309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C626B3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Milk, skimmed, pasteurised, winter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C77A92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3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B5E8D7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B2439D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2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D8D120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7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2ADB9277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Tr</w:t>
            </w:r>
          </w:p>
        </w:tc>
      </w:tr>
      <w:tr w:rsidR="00CA7A11" w:rsidRPr="008644DC" w14:paraId="122CAF2F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25674F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554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F90FEE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Milk, skimmed, UH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E4C2DA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2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13F12E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0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181CDF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17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186276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6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388645B3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Tr</w:t>
            </w:r>
          </w:p>
        </w:tc>
      </w:tr>
      <w:tr w:rsidR="00CA7A11" w:rsidRPr="008644DC" w14:paraId="596F8CAA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4958AB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596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DB739C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Milk, whole, pasteurised, average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EEF933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3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DABE9E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CF89DF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3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E8D4A7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9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2B32DDB1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Tr</w:t>
            </w:r>
          </w:p>
        </w:tc>
      </w:tr>
      <w:tr w:rsidR="00CA7A11" w:rsidRPr="008644DC" w14:paraId="639968E3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744CE5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598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B6BFB0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Milk, whole, pasteurised, summer and autumn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E49C42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4B30DF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9EAAE3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4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0E9210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9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10067A95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Tr</w:t>
            </w:r>
          </w:p>
        </w:tc>
      </w:tr>
      <w:tr w:rsidR="00CA7A11" w:rsidRPr="008644DC" w14:paraId="2DCB9DCE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59C69A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597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24B846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Milk, whole, pasteurised, winter and spring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BDFCFE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4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9F7284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1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F9256B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2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1D5044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8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079D04BE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Tr</w:t>
            </w:r>
          </w:p>
        </w:tc>
      </w:tr>
      <w:tr w:rsidR="00CA7A11" w:rsidRPr="008644DC" w14:paraId="325CA71C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771A4D3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320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DCD2D4F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Milk, whole, UHT</w:t>
            </w:r>
          </w:p>
        </w:tc>
        <w:tc>
          <w:tcPr>
            <w:tcW w:w="10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35016E1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3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28A6DC9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1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3A28CC4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18</w:t>
            </w:r>
          </w:p>
        </w:tc>
        <w:tc>
          <w:tcPr>
            <w:tcW w:w="12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DFEFF64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2A985E0B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A7A11" w:rsidRPr="008644DC" w14:paraId="066BFF29" w14:textId="77777777" w:rsidTr="00B371D5">
        <w:trPr>
          <w:gridAfter w:val="1"/>
          <w:wAfter w:w="12" w:type="dxa"/>
          <w:trHeight w:val="300"/>
        </w:trPr>
        <w:tc>
          <w:tcPr>
            <w:tcW w:w="3823" w:type="dxa"/>
            <w:gridSpan w:val="2"/>
            <w:tcBorders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8970DD4" w14:textId="3EF8E923" w:rsidR="00CA7A11" w:rsidRPr="008644DC" w:rsidRDefault="00CA7A11" w:rsidP="00A6352B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b/>
                <w:bCs/>
                <w:i/>
                <w:iCs/>
                <w:color w:val="000000"/>
                <w:sz w:val="20"/>
                <w:szCs w:val="20"/>
                <w:lang w:eastAsia="en-GB"/>
              </w:rPr>
              <w:t>MEDIAN FOR MILK</w:t>
            </w:r>
          </w:p>
        </w:tc>
        <w:tc>
          <w:tcPr>
            <w:tcW w:w="1077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5FA6C16" w14:textId="62293E6D" w:rsidR="00CA7A11" w:rsidRPr="008644DC" w:rsidRDefault="00CA7A11" w:rsidP="00A6352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b/>
                <w:bCs/>
                <w:i/>
                <w:iCs/>
                <w:color w:val="000000"/>
                <w:sz w:val="20"/>
                <w:szCs w:val="20"/>
                <w:lang w:eastAsia="en-GB"/>
              </w:rPr>
              <w:t>30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3115B64" w14:textId="69D04A6A" w:rsidR="00CA7A11" w:rsidRPr="008644DC" w:rsidRDefault="00CA7A11" w:rsidP="00A6352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b/>
                <w:bCs/>
                <w:i/>
                <w:iCs/>
                <w:color w:val="000000"/>
                <w:sz w:val="20"/>
                <w:szCs w:val="20"/>
                <w:lang w:eastAsia="en-GB"/>
              </w:rPr>
              <w:t>123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BEBC52C" w14:textId="2626D0DC" w:rsidR="00CA7A11" w:rsidRPr="008644DC" w:rsidRDefault="00CA7A11" w:rsidP="00A6352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b/>
                <w:bCs/>
                <w:i/>
                <w:iCs/>
                <w:color w:val="000000"/>
                <w:sz w:val="20"/>
                <w:szCs w:val="20"/>
                <w:lang w:eastAsia="en-GB"/>
              </w:rPr>
              <w:t>0.22</w:t>
            </w:r>
          </w:p>
        </w:tc>
        <w:tc>
          <w:tcPr>
            <w:tcW w:w="1247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EF80B85" w14:textId="311A694B" w:rsidR="00CA7A11" w:rsidRPr="008644DC" w:rsidRDefault="00CA7A11" w:rsidP="00A6352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b/>
                <w:bCs/>
                <w:i/>
                <w:iCs/>
                <w:color w:val="000000"/>
                <w:sz w:val="20"/>
                <w:szCs w:val="20"/>
                <w:lang w:eastAsia="en-GB"/>
              </w:rPr>
              <w:t>0.8</w:t>
            </w:r>
          </w:p>
        </w:tc>
        <w:tc>
          <w:tcPr>
            <w:tcW w:w="1155" w:type="dxa"/>
            <w:tcBorders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CDEB252" w14:textId="43882BD3" w:rsidR="00CA7A11" w:rsidRPr="008644DC" w:rsidRDefault="00CA7A11" w:rsidP="00A6352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b/>
                <w:bCs/>
                <w:i/>
                <w:iCs/>
                <w:color w:val="000000"/>
                <w:sz w:val="20"/>
                <w:szCs w:val="20"/>
                <w:lang w:eastAsia="en-GB"/>
              </w:rPr>
              <w:t>0.1</w:t>
            </w:r>
          </w:p>
        </w:tc>
      </w:tr>
      <w:tr w:rsidR="0041228E" w:rsidRPr="008644DC" w14:paraId="3FD7A663" w14:textId="77777777" w:rsidTr="00B371D5">
        <w:trPr>
          <w:gridAfter w:val="1"/>
          <w:wAfter w:w="12" w:type="dxa"/>
          <w:trHeight w:val="403"/>
        </w:trPr>
        <w:tc>
          <w:tcPr>
            <w:tcW w:w="3823" w:type="dxa"/>
            <w:gridSpan w:val="2"/>
            <w:tcBorders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8EBD1A" w14:textId="73BCAA93" w:rsidR="0041228E" w:rsidRPr="008644DC" w:rsidRDefault="0041228E" w:rsidP="00C53E3E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GB"/>
              </w:rPr>
              <w:t>YOGHURT</w:t>
            </w:r>
          </w:p>
        </w:tc>
        <w:tc>
          <w:tcPr>
            <w:tcW w:w="1077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F96A6C" w14:textId="77777777" w:rsidR="0041228E" w:rsidRPr="008644DC" w:rsidRDefault="0041228E" w:rsidP="00A6352B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747682" w14:textId="77777777" w:rsidR="0041228E" w:rsidRPr="008644DC" w:rsidRDefault="0041228E" w:rsidP="00A6352B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F31D14" w14:textId="77777777" w:rsidR="0041228E" w:rsidRPr="008644DC" w:rsidRDefault="0041228E" w:rsidP="00A6352B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</w:p>
        </w:tc>
        <w:tc>
          <w:tcPr>
            <w:tcW w:w="1247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AF3ACE" w14:textId="77777777" w:rsidR="0041228E" w:rsidRPr="008644DC" w:rsidRDefault="0041228E" w:rsidP="00A6352B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</w:p>
        </w:tc>
        <w:tc>
          <w:tcPr>
            <w:tcW w:w="1155" w:type="dxa"/>
            <w:tcBorders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6FCB51" w14:textId="77777777" w:rsidR="0041228E" w:rsidRPr="008644DC" w:rsidRDefault="0041228E" w:rsidP="00A6352B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</w:p>
        </w:tc>
      </w:tr>
      <w:tr w:rsidR="00CA7A11" w:rsidRPr="008644DC" w14:paraId="013F6E3A" w14:textId="77777777" w:rsidTr="00B371D5">
        <w:trPr>
          <w:trHeight w:val="300"/>
        </w:trPr>
        <w:tc>
          <w:tcPr>
            <w:tcW w:w="846" w:type="dxa"/>
            <w:tcBorders>
              <w:bottom w:val="nil"/>
              <w:right w:val="nil"/>
            </w:tcBorders>
            <w:shd w:val="clear" w:color="auto" w:fill="auto"/>
            <w:noWrap/>
            <w:hideMark/>
          </w:tcPr>
          <w:p w14:paraId="4F16F423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534</w:t>
            </w:r>
          </w:p>
        </w:tc>
        <w:tc>
          <w:tcPr>
            <w:tcW w:w="297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A0CA31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Fromage frais, fruit, children's, fortified</w:t>
            </w:r>
          </w:p>
        </w:tc>
        <w:tc>
          <w:tcPr>
            <w:tcW w:w="107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798DB9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7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3EB678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40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EADF48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9</w:t>
            </w:r>
          </w:p>
        </w:tc>
        <w:tc>
          <w:tcPr>
            <w:tcW w:w="124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847DC9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5</w:t>
            </w:r>
          </w:p>
        </w:tc>
        <w:tc>
          <w:tcPr>
            <w:tcW w:w="1167" w:type="dxa"/>
            <w:gridSpan w:val="2"/>
            <w:tcBorders>
              <w:left w:val="nil"/>
              <w:bottom w:val="nil"/>
            </w:tcBorders>
            <w:shd w:val="clear" w:color="auto" w:fill="auto"/>
            <w:noWrap/>
            <w:hideMark/>
          </w:tcPr>
          <w:p w14:paraId="11DA5D71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N</w:t>
            </w:r>
          </w:p>
        </w:tc>
      </w:tr>
      <w:tr w:rsidR="00CA7A11" w:rsidRPr="008644DC" w14:paraId="0CB9E25B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74670E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372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A288F0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Fromage frais, virtually fat free, frui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6C2026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1A3E26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8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CF3622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37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5C99C9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.4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628468EB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Tr</w:t>
            </w:r>
          </w:p>
        </w:tc>
      </w:tr>
      <w:tr w:rsidR="00CA7A11" w:rsidRPr="008644DC" w14:paraId="684052AA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2D6E83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528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F56CEF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Fromage frais, virtually fat free, natural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60E264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2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DA00CD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5D9694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66B15C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45AF1187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Tr</w:t>
            </w:r>
          </w:p>
        </w:tc>
      </w:tr>
      <w:tr w:rsidR="00CA7A11" w:rsidRPr="008644DC" w14:paraId="4CE5F645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B02FCF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373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26C8D4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Lassi, sweetened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F3426F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4878DC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9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517647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1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3339EB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0C41A1B9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Tr</w:t>
            </w:r>
          </w:p>
        </w:tc>
      </w:tr>
      <w:tr w:rsidR="00CA7A11" w:rsidRPr="008644DC" w14:paraId="36E881B9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259A85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377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A5B7E9" w14:textId="4113F7ED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Yog</w:t>
            </w:r>
            <w:r w:rsidR="00E01769"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h</w:t>
            </w: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urt, Greek style, frui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8D2615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3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FAD590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4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DFB860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13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B10428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2AF93EBC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1</w:t>
            </w:r>
          </w:p>
        </w:tc>
      </w:tr>
      <w:tr w:rsidR="00CA7A11" w:rsidRPr="008644DC" w14:paraId="712FD01B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C55E5E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555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C1EC8C" w14:textId="361B0D53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Yog</w:t>
            </w:r>
            <w:r w:rsidR="00E01769"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h</w:t>
            </w: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urt, Greek style, plain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9CC419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3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1BDC0E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D5F15B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13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991BF5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7AD24F0E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1</w:t>
            </w:r>
          </w:p>
        </w:tc>
      </w:tr>
      <w:tr w:rsidR="00CA7A11" w:rsidRPr="008644DC" w14:paraId="58E890A7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4F9E1C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380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716D37" w14:textId="46DAF4E8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Yog</w:t>
            </w:r>
            <w:r w:rsidR="00E01769"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h</w:t>
            </w: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urt, low fat, frui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77B70A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4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B5CF3B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4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DBC0AE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1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7BC088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3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1495FBC6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Tr</w:t>
            </w:r>
          </w:p>
        </w:tc>
      </w:tr>
      <w:tr w:rsidR="00CA7A11" w:rsidRPr="008644DC" w14:paraId="4DE544AC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023992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904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678D41" w14:textId="58F23442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Yog</w:t>
            </w:r>
            <w:r w:rsidR="00E01769"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h</w:t>
            </w: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urt, low fat, hazelnu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A2A9CA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4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58868B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2E6C5F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2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00453E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3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176D0F01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1</w:t>
            </w:r>
          </w:p>
        </w:tc>
      </w:tr>
      <w:tr w:rsidR="00CA7A11" w:rsidRPr="008644DC" w14:paraId="2C5BF0F3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8853DF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379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068699" w14:textId="5ECBA8DB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Yog</w:t>
            </w:r>
            <w:r w:rsidR="00E01769"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h</w:t>
            </w: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urt, low fat, plain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668DB4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3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56D801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A97F3F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2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8373DE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3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6700FFA3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1</w:t>
            </w:r>
          </w:p>
        </w:tc>
      </w:tr>
      <w:tr w:rsidR="00CA7A11" w:rsidRPr="008644DC" w14:paraId="33955CA1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3760DC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905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8BB5CF" w14:textId="4619D471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Yog</w:t>
            </w:r>
            <w:r w:rsidR="00E01769"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h</w:t>
            </w: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urt, low fat, toffee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CA9087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3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176C13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5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99F75C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33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B351D3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3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1956D77C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1</w:t>
            </w:r>
          </w:p>
        </w:tc>
      </w:tr>
      <w:tr w:rsidR="00CA7A11" w:rsidRPr="008644DC" w14:paraId="40F78499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B26B42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532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C9A283" w14:textId="27DB1FBE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Yog</w:t>
            </w:r>
            <w:r w:rsidR="00E01769"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h</w:t>
            </w: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urt, virtually fat free/diet, frui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6C45C4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BD69AA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4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8B632C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1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683C3E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3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5ADBE546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Tr</w:t>
            </w:r>
          </w:p>
        </w:tc>
      </w:tr>
      <w:tr w:rsidR="00CA7A11" w:rsidRPr="008644DC" w14:paraId="2E82A2C0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A6B713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lastRenderedPageBreak/>
              <w:t>12-533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CA3769" w14:textId="1C5D9604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Yog</w:t>
            </w:r>
            <w:r w:rsidR="00E01769"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h</w:t>
            </w: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urt, virtually fat free/diet, plain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BC7303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5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9518F4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EB05EF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2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4F6BA1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3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4AE0D61B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Tr</w:t>
            </w:r>
          </w:p>
        </w:tc>
      </w:tr>
      <w:tr w:rsidR="00CA7A11" w:rsidRPr="008644DC" w14:paraId="42A2FA40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AA6A87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375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C5A185" w14:textId="4D50D0B3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Yog</w:t>
            </w:r>
            <w:r w:rsidR="00E01769"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h</w:t>
            </w: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urt, whole milk, frui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D25B69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2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099ACB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843ACE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16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D0E19A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3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5F6BB8F2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1</w:t>
            </w:r>
          </w:p>
        </w:tc>
      </w:tr>
      <w:tr w:rsidR="00CA7A11" w:rsidRPr="008644DC" w14:paraId="5782957F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673708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530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B6CFD9" w14:textId="3063342D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Yog</w:t>
            </w:r>
            <w:r w:rsidR="00E01769"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h</w:t>
            </w: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urt, whole milk, infant, fruit flavour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509C89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2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921DF1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938F27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15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E79486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3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7839ABD9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1</w:t>
            </w:r>
          </w:p>
        </w:tc>
      </w:tr>
      <w:tr w:rsidR="00CA7A11" w:rsidRPr="008644DC" w14:paraId="0793B962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AE181B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184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DF9E05" w14:textId="68D57152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Yog</w:t>
            </w:r>
            <w:r w:rsidR="00E01769"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h</w:t>
            </w: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urt, whole milk, plain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BE1A55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6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04F3BC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20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0770BA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7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7C6C1C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6A4C2E29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A7A11" w:rsidRPr="008644DC" w14:paraId="43DF502A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3B99F3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515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8DE5B5" w14:textId="5F6941DC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Yog</w:t>
            </w:r>
            <w:r w:rsidR="00E01769"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h</w:t>
            </w: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urt, whole milk, twin pot, not frui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B20FD7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16A90F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3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608B53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CDD820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23E92FE6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N</w:t>
            </w:r>
          </w:p>
        </w:tc>
      </w:tr>
      <w:tr w:rsidR="00CA7A11" w:rsidRPr="008644DC" w14:paraId="0A60C289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9132B47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531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F7042B3" w14:textId="7CD76F41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Yog</w:t>
            </w:r>
            <w:r w:rsidR="00E01769"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h</w:t>
            </w: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 xml:space="preserve">urt, whole milk, twin pot, thick </w:t>
            </w:r>
            <w:r w:rsidR="001637F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&amp;</w:t>
            </w: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 xml:space="preserve"> creamy with fruit</w:t>
            </w:r>
          </w:p>
        </w:tc>
        <w:tc>
          <w:tcPr>
            <w:tcW w:w="10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0BB82D4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496C287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3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6B181C5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19</w:t>
            </w:r>
          </w:p>
        </w:tc>
        <w:tc>
          <w:tcPr>
            <w:tcW w:w="12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2CC3C68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10363375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Tr</w:t>
            </w:r>
          </w:p>
        </w:tc>
      </w:tr>
      <w:tr w:rsidR="00CA7A11" w:rsidRPr="008644DC" w14:paraId="07714DDD" w14:textId="77777777" w:rsidTr="00B371D5">
        <w:trPr>
          <w:gridAfter w:val="1"/>
          <w:wAfter w:w="12" w:type="dxa"/>
          <w:trHeight w:val="300"/>
        </w:trPr>
        <w:tc>
          <w:tcPr>
            <w:tcW w:w="3823" w:type="dxa"/>
            <w:gridSpan w:val="2"/>
            <w:tcBorders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1A1B2F3" w14:textId="02466F99" w:rsidR="00CA7A11" w:rsidRPr="008644DC" w:rsidRDefault="00CA7A11" w:rsidP="00A6352B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b/>
                <w:bCs/>
                <w:i/>
                <w:iCs/>
                <w:color w:val="000000"/>
                <w:sz w:val="20"/>
                <w:szCs w:val="20"/>
                <w:lang w:eastAsia="en-GB"/>
              </w:rPr>
              <w:t>MEDIAN FOR YOGHURT</w:t>
            </w:r>
          </w:p>
        </w:tc>
        <w:tc>
          <w:tcPr>
            <w:tcW w:w="1077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35AD6BE" w14:textId="2C3F834B" w:rsidR="00CA7A11" w:rsidRPr="008644DC" w:rsidRDefault="00CA7A11" w:rsidP="00A6352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b/>
                <w:bCs/>
                <w:i/>
                <w:iCs/>
                <w:color w:val="000000"/>
                <w:sz w:val="20"/>
                <w:szCs w:val="20"/>
                <w:lang w:eastAsia="en-GB"/>
              </w:rPr>
              <w:t>37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EECEEEB" w14:textId="5701DFDA" w:rsidR="00CA7A11" w:rsidRPr="008644DC" w:rsidRDefault="00CA7A11" w:rsidP="00A6352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b/>
                <w:bCs/>
                <w:i/>
                <w:iCs/>
                <w:color w:val="000000"/>
                <w:sz w:val="20"/>
                <w:szCs w:val="20"/>
                <w:lang w:eastAsia="en-GB"/>
              </w:rPr>
              <w:t>140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2969A8B" w14:textId="30C74E06" w:rsidR="00CA7A11" w:rsidRPr="008644DC" w:rsidRDefault="00CA7A11" w:rsidP="00A6352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b/>
                <w:bCs/>
                <w:i/>
                <w:iCs/>
                <w:color w:val="000000"/>
                <w:sz w:val="20"/>
                <w:szCs w:val="20"/>
                <w:lang w:eastAsia="en-GB"/>
              </w:rPr>
              <w:t>0.21</w:t>
            </w:r>
          </w:p>
        </w:tc>
        <w:tc>
          <w:tcPr>
            <w:tcW w:w="1247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6B39300" w14:textId="613128BF" w:rsidR="00CA7A11" w:rsidRPr="008644DC" w:rsidRDefault="00CA7A11" w:rsidP="00A6352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b/>
                <w:bCs/>
                <w:i/>
                <w:iCs/>
                <w:color w:val="000000"/>
                <w:sz w:val="20"/>
                <w:szCs w:val="20"/>
                <w:lang w:eastAsia="en-GB"/>
              </w:rPr>
              <w:t>0.3</w:t>
            </w:r>
          </w:p>
        </w:tc>
        <w:tc>
          <w:tcPr>
            <w:tcW w:w="1155" w:type="dxa"/>
            <w:tcBorders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21B2BF0" w14:textId="05AD86BA" w:rsidR="00CA7A11" w:rsidRPr="008644DC" w:rsidRDefault="00CA7A11" w:rsidP="00A6352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b/>
                <w:bCs/>
                <w:i/>
                <w:iCs/>
                <w:color w:val="000000"/>
                <w:sz w:val="20"/>
                <w:szCs w:val="20"/>
                <w:lang w:eastAsia="en-GB"/>
              </w:rPr>
              <w:t>0.1</w:t>
            </w:r>
          </w:p>
        </w:tc>
      </w:tr>
      <w:tr w:rsidR="00CA7A11" w:rsidRPr="008644DC" w14:paraId="613230E7" w14:textId="77777777" w:rsidTr="00B371D5">
        <w:trPr>
          <w:trHeight w:val="300"/>
        </w:trPr>
        <w:tc>
          <w:tcPr>
            <w:tcW w:w="846" w:type="dxa"/>
            <w:tcBorders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57B46C" w14:textId="77777777" w:rsidR="00CA7A11" w:rsidRPr="008644DC" w:rsidRDefault="00CA7A11" w:rsidP="00056F7B">
            <w:pPr>
              <w:spacing w:before="120" w:after="12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GB"/>
              </w:rPr>
              <w:t>CHEESE</w:t>
            </w:r>
          </w:p>
        </w:tc>
        <w:tc>
          <w:tcPr>
            <w:tcW w:w="2977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B14ECD" w14:textId="77777777" w:rsidR="00CA7A11" w:rsidRPr="008644DC" w:rsidRDefault="00CA7A11" w:rsidP="00056F7B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077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28F7D2" w14:textId="77777777" w:rsidR="00CA7A11" w:rsidRPr="008644DC" w:rsidRDefault="00CA7A11" w:rsidP="00056F7B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B81BF7" w14:textId="77777777" w:rsidR="00CA7A11" w:rsidRPr="008644DC" w:rsidRDefault="00CA7A11" w:rsidP="00056F7B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15A321" w14:textId="77777777" w:rsidR="00CA7A11" w:rsidRPr="008644DC" w:rsidRDefault="00CA7A11" w:rsidP="00056F7B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</w:p>
        </w:tc>
        <w:tc>
          <w:tcPr>
            <w:tcW w:w="1247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1FFF01" w14:textId="77777777" w:rsidR="00CA7A11" w:rsidRPr="008644DC" w:rsidRDefault="00CA7A11" w:rsidP="00056F7B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</w:p>
        </w:tc>
        <w:tc>
          <w:tcPr>
            <w:tcW w:w="1167" w:type="dxa"/>
            <w:gridSpan w:val="2"/>
            <w:tcBorders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86B749" w14:textId="77777777" w:rsidR="00CA7A11" w:rsidRPr="008644DC" w:rsidRDefault="00CA7A11" w:rsidP="00056F7B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</w:p>
        </w:tc>
      </w:tr>
      <w:tr w:rsidR="00CA7A11" w:rsidRPr="008644DC" w14:paraId="45B194E2" w14:textId="77777777" w:rsidTr="00B371D5">
        <w:trPr>
          <w:trHeight w:val="300"/>
        </w:trPr>
        <w:tc>
          <w:tcPr>
            <w:tcW w:w="846" w:type="dxa"/>
            <w:tcBorders>
              <w:bottom w:val="nil"/>
              <w:right w:val="nil"/>
            </w:tcBorders>
            <w:shd w:val="clear" w:color="auto" w:fill="auto"/>
            <w:noWrap/>
            <w:hideMark/>
          </w:tcPr>
          <w:p w14:paraId="5D8AEF66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540</w:t>
            </w:r>
          </w:p>
        </w:tc>
        <w:tc>
          <w:tcPr>
            <w:tcW w:w="297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0F01F5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 spread, plain</w:t>
            </w:r>
          </w:p>
        </w:tc>
        <w:tc>
          <w:tcPr>
            <w:tcW w:w="107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CAEF0A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29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414713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498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5061DF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36</w:t>
            </w:r>
          </w:p>
        </w:tc>
        <w:tc>
          <w:tcPr>
            <w:tcW w:w="124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C763CF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6</w:t>
            </w:r>
          </w:p>
        </w:tc>
        <w:tc>
          <w:tcPr>
            <w:tcW w:w="1167" w:type="dxa"/>
            <w:gridSpan w:val="2"/>
            <w:tcBorders>
              <w:left w:val="nil"/>
              <w:bottom w:val="nil"/>
            </w:tcBorders>
            <w:shd w:val="clear" w:color="auto" w:fill="auto"/>
            <w:noWrap/>
            <w:hideMark/>
          </w:tcPr>
          <w:p w14:paraId="114CADBB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</w:t>
            </w:r>
          </w:p>
        </w:tc>
      </w:tr>
      <w:tr w:rsidR="00CA7A11" w:rsidRPr="008644DC" w14:paraId="57BB0FC9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A9738C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537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C2ACB5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 spread, plain, reduced fa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687657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2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90D899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48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D23C20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53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596998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1034E17C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N</w:t>
            </w:r>
          </w:p>
        </w:tc>
      </w:tr>
      <w:tr w:rsidR="00CA7A11" w:rsidRPr="008644DC" w14:paraId="16A507BF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5985A2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491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687C1C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Brie, rind only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6DF2FF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0FFCA7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5C483D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43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4C477E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.3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275F8604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</w:p>
        </w:tc>
      </w:tr>
      <w:tr w:rsidR="00CA7A11" w:rsidRPr="008644DC" w14:paraId="3AF1BAE7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26D804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344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3A030B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Brie, with outer rind removed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93A4EC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2AC92E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25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749C36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33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99ADCB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6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5AAD06FB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</w:t>
            </w:r>
          </w:p>
        </w:tc>
      </w:tr>
      <w:tr w:rsidR="00CA7A11" w:rsidRPr="008644DC" w14:paraId="464CBA2A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9C0316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132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2F54A9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Caerphilly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CF9FED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4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371A58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55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FA743E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47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4A32EF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.1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5890CE71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</w:t>
            </w:r>
          </w:p>
        </w:tc>
      </w:tr>
      <w:tr w:rsidR="00CA7A11" w:rsidRPr="008644DC" w14:paraId="2432A402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8EB36E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345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863217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Camember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3C7FDC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01FD26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23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59A008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52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5D04E3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.1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739131DB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1</w:t>
            </w:r>
          </w:p>
        </w:tc>
      </w:tr>
      <w:tr w:rsidR="00CA7A11" w:rsidRPr="008644DC" w14:paraId="31AF483D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CAA789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548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89FF33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Cheddar type, '30% less fat'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10057E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AF94EE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84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F14680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53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2A86C0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.3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6B803CF4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1</w:t>
            </w:r>
          </w:p>
        </w:tc>
      </w:tr>
      <w:tr w:rsidR="00CA7A11" w:rsidRPr="008644DC" w14:paraId="66F78DDD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731FB5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348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942A89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Cheddar type, half fa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30A40E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12A891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84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D9A9B4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53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502EDE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.3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6D22B145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1</w:t>
            </w:r>
          </w:p>
        </w:tc>
      </w:tr>
      <w:tr w:rsidR="00CA7A11" w:rsidRPr="008644DC" w14:paraId="24DFE646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0A4368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346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C8CABE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Cheddar, English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16AC53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3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DDA2B3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73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B78FDC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39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16B4CE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2.4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3C22FA0F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3</w:t>
            </w:r>
          </w:p>
        </w:tc>
      </w:tr>
      <w:tr w:rsidR="00CA7A11" w:rsidRPr="008644DC" w14:paraId="739A68E6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91C739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539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94AD99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cottage, plain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D4A2E5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2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79FCA4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DDE410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4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831468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6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6DB27E0B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A7A11" w:rsidRPr="008644DC" w14:paraId="4E5BC69F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B737F8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550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EAD4AC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cottage, plain, reduced fa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EDB170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2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BCDF31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CB3BE8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4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C61CB4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6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1E481509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A7A11" w:rsidRPr="008644DC" w14:paraId="347986A1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DF9F20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354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E84E89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Danish blue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19DBA6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0C4F24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48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44D7D8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41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19430C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.3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4F2E0B6F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</w:t>
            </w:r>
          </w:p>
        </w:tc>
      </w:tr>
      <w:tr w:rsidR="00CA7A11" w:rsidRPr="008644DC" w14:paraId="657C00E7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2E9825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152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8F8C1F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Derby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FF6272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4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707972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68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EFCF93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41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FB06FC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.4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50479716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3</w:t>
            </w:r>
          </w:p>
        </w:tc>
      </w:tr>
      <w:tr w:rsidR="00CA7A11" w:rsidRPr="008644DC" w14:paraId="0F24E842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3B9CEB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494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FFDF01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Dolcelatte, rind removed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1AF7F6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4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A786F6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31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F1691A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46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59ED33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43EDA6CD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N</w:t>
            </w:r>
          </w:p>
        </w:tc>
      </w:tr>
      <w:tr w:rsidR="00CA7A11" w:rsidRPr="008644DC" w14:paraId="5712CD82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EEE107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487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3B941A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Double Gloucester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AD52A7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4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48CD20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66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F2133A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45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D8604D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.3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73F347B5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3</w:t>
            </w:r>
          </w:p>
        </w:tc>
      </w:tr>
      <w:tr w:rsidR="00CA7A11" w:rsidRPr="008644DC" w14:paraId="377FAB2D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62DDA8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355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DE18F2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Edam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6FEE7B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1CB42E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79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393E33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35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13FD2C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2.1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4AE4683C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</w:t>
            </w:r>
          </w:p>
        </w:tc>
      </w:tr>
      <w:tr w:rsidR="00CA7A11" w:rsidRPr="008644DC" w14:paraId="688CEECD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D6ADF9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493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DCEE04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Emmental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A3F102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61C699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02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0CB27F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3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28A6F4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4.1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5D9998EF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3</w:t>
            </w:r>
          </w:p>
        </w:tc>
      </w:tr>
      <w:tr w:rsidR="00CA7A11" w:rsidRPr="008644DC" w14:paraId="3CF0DCC2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B2107C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525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2F08A4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Feta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6B39C5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942244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36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F37388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1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A3E061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.1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6AE3B703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5</w:t>
            </w:r>
          </w:p>
        </w:tc>
      </w:tr>
      <w:tr w:rsidR="00CA7A11" w:rsidRPr="008644DC" w14:paraId="7DD889D2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51E340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357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881A38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goats milk, full fat, soft, white rind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629583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5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0E7AC9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3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8953B4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39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5CDC56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5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3A7D8EB5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5</w:t>
            </w:r>
          </w:p>
        </w:tc>
      </w:tr>
      <w:tr w:rsidR="00CA7A11" w:rsidRPr="008644DC" w14:paraId="07FAC91D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2C35D8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358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1AA9B5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Gouda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ED89E6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D03436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77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6FFEF7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3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95339B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.7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51E98E09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</w:t>
            </w:r>
          </w:p>
        </w:tc>
      </w:tr>
      <w:tr w:rsidR="00CA7A11" w:rsidRPr="008644DC" w14:paraId="5E7B2F3D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0208D8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164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1A1FDB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Gruyere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450925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7CC28E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95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40B401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39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464BDB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.6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5DD8BA98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3</w:t>
            </w:r>
          </w:p>
        </w:tc>
      </w:tr>
      <w:tr w:rsidR="00CA7A11" w:rsidRPr="008644DC" w14:paraId="071C2091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D015B8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496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DE1686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Halloumi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12F4FC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6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4D4D60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79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9E2FF2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39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A2291C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5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330FFAFA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</w:t>
            </w:r>
          </w:p>
        </w:tc>
      </w:tr>
      <w:tr w:rsidR="00CA7A11" w:rsidRPr="008644DC" w14:paraId="7D93065E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1A02B0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604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E5F3A0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hard, average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C02B3A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4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470B58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70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8AD615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43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43B66C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.6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4DBA426C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3</w:t>
            </w:r>
          </w:p>
        </w:tc>
      </w:tr>
      <w:tr w:rsidR="00CA7A11" w:rsidRPr="008644DC" w14:paraId="76D69AA8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683BE3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488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CE3122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Lancashire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3FABA3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4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A84E39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57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CDE1E1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43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5F7AA2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.6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10F08979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</w:t>
            </w:r>
          </w:p>
        </w:tc>
      </w:tr>
      <w:tr w:rsidR="00CA7A11" w:rsidRPr="008644DC" w14:paraId="7FA1B16E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F8059C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490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FBFEC6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Mascarpone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69C83F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33FC50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638AAF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2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CC6511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6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7B4E2300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3</w:t>
            </w:r>
          </w:p>
        </w:tc>
      </w:tr>
      <w:tr w:rsidR="00CA7A11" w:rsidRPr="008644DC" w14:paraId="31FD422D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20C1AB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360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B2AEEF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Mozzarella, fresh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EE03BA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11EEFB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36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09E921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4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415794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.7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4AC99245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</w:t>
            </w:r>
          </w:p>
        </w:tc>
      </w:tr>
      <w:tr w:rsidR="00CA7A11" w:rsidRPr="008644DC" w14:paraId="55E16289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E07B68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495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EB346D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Paneer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4705CD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B658E5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53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7D37B5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CF17E2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25D42021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N</w:t>
            </w:r>
          </w:p>
        </w:tc>
      </w:tr>
      <w:tr w:rsidR="00CA7A11" w:rsidRPr="008644DC" w14:paraId="5C0ED979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8E05B9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526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7E6FE2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Parmesan, fresh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971D99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7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575104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02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CC0FDE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32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89BCF3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3.3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78226F25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3</w:t>
            </w:r>
          </w:p>
        </w:tc>
      </w:tr>
      <w:tr w:rsidR="00CA7A11" w:rsidRPr="008644DC" w14:paraId="46B26BFD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B9DAB0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492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0762B6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Port Salut, St Paulin type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62B29C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2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6B0A5A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60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78E5F4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6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1A9184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2.6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784D408D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1</w:t>
            </w:r>
          </w:p>
        </w:tc>
      </w:tr>
      <w:tr w:rsidR="00CA7A11" w:rsidRPr="008644DC" w14:paraId="637D9378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E5B209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527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EBD70B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processed, plain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A57752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2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DF52B6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61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750CBA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5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75F1AB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.2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35C50C81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N</w:t>
            </w:r>
          </w:p>
        </w:tc>
      </w:tr>
      <w:tr w:rsidR="00CA7A11" w:rsidRPr="008644DC" w14:paraId="02564FDE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8F3DEE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lastRenderedPageBreak/>
              <w:t>12-549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47BD6A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processed, slices, reduced fa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3A38D7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2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A365D2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64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8621B3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C7A5F9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3D37020C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N</w:t>
            </w:r>
          </w:p>
        </w:tc>
      </w:tr>
      <w:tr w:rsidR="00CA7A11" w:rsidRPr="008644DC" w14:paraId="79C9D8D9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42B264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173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C28FC1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processed, smoked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11BF66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2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E86F32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68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FE7B0C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7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C369CD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9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7EBED3A2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</w:t>
            </w:r>
          </w:p>
        </w:tc>
      </w:tr>
      <w:tr w:rsidR="00CA7A11" w:rsidRPr="008644DC" w14:paraId="6A4DE9EA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90E55B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174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BBBCE3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Quark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4A085D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2F9E99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E3F9A5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3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ED1345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7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3B092E9C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Tr</w:t>
            </w:r>
          </w:p>
        </w:tc>
      </w:tr>
      <w:tr w:rsidR="00CA7A11" w:rsidRPr="008644DC" w14:paraId="2699909B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13AEA4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485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1FB459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Red Leicester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56B452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4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50562E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72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06D284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44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C6E772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.2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0EA9E3EC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3</w:t>
            </w:r>
          </w:p>
        </w:tc>
      </w:tr>
      <w:tr w:rsidR="00CA7A11" w:rsidRPr="008644DC" w14:paraId="1DB06E3C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4D42CD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175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08B106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Red Windsor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7C2B71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4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9B5610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69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414648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37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3200EA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.4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0759DE43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3</w:t>
            </w:r>
          </w:p>
        </w:tc>
      </w:tr>
      <w:tr w:rsidR="00CA7A11" w:rsidRPr="008644DC" w14:paraId="2B4BA8C4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81A8A0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176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2EB7C6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Ricotta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4D02DF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73D39D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24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8A2D7E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19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FFED21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3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5B38C0DC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N</w:t>
            </w:r>
          </w:p>
        </w:tc>
      </w:tr>
      <w:tr w:rsidR="00CA7A11" w:rsidRPr="008644DC" w14:paraId="76ADB3A3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962FD0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177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B4F269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Roquefor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C49AA8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6E0A41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53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8C36C1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65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1D6D77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4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4AFD68E3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N</w:t>
            </w:r>
          </w:p>
        </w:tc>
      </w:tr>
      <w:tr w:rsidR="00CA7A11" w:rsidRPr="008644DC" w14:paraId="460C6230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D178FE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178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1B56A7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Sage Derby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D82F37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4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984199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61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1964A5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43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36F484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.4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7E4F5F6A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3</w:t>
            </w:r>
          </w:p>
        </w:tc>
      </w:tr>
      <w:tr w:rsidR="00CA7A11" w:rsidRPr="008644DC" w14:paraId="5EE01B63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1FAEDE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551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8455EA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spreadable, full fat, soft, white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E0AEA0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9807F1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7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757DE4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6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6B8FC2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3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2576EFF4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1</w:t>
            </w:r>
          </w:p>
        </w:tc>
      </w:tr>
      <w:tr w:rsidR="00CA7A11" w:rsidRPr="008644DC" w14:paraId="32DE32A9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878433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538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E76D33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spreadable, medium fat, soft, white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54FABE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243438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9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F44972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34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B2730E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4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5CF4B55A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1</w:t>
            </w:r>
          </w:p>
        </w:tc>
      </w:tr>
      <w:tr w:rsidR="00CA7A11" w:rsidRPr="008644DC" w14:paraId="08911C67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4A45A1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541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5DE8DC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spreadable, soft white, low fa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BB22AD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2E301F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F8F6F8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41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275C8B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5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6915E8CE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N</w:t>
            </w:r>
          </w:p>
        </w:tc>
      </w:tr>
      <w:tr w:rsidR="00CA7A11" w:rsidRPr="008644DC" w14:paraId="0F374A93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FB4EAB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367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05D940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Stilton, blue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6C5201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4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92BD77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32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7B548C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47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676249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.2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55328C25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</w:t>
            </w:r>
          </w:p>
        </w:tc>
      </w:tr>
      <w:tr w:rsidR="00CA7A11" w:rsidRPr="008644DC" w14:paraId="55E6E1A3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34A8CA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181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3C40DA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Stilton, white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909B27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4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9CE43D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25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ECAD0F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37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B7FB6D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.3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2E3582C7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</w:t>
            </w:r>
          </w:p>
        </w:tc>
      </w:tr>
      <w:tr w:rsidR="00CA7A11" w:rsidRPr="008644DC" w14:paraId="307A53F0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6AFFC9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489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E38621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Wensleydale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9D7E19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4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FB6451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56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444C19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46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28184C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.1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123904D0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</w:t>
            </w:r>
          </w:p>
        </w:tc>
      </w:tr>
      <w:tr w:rsidR="00CA7A11" w:rsidRPr="008644DC" w14:paraId="59E11328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F2F6C0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486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F1186B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White Cheshire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426D3A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4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65384B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51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2D5023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49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684614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9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37552E61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</w:t>
            </w:r>
          </w:p>
        </w:tc>
      </w:tr>
      <w:tr w:rsidR="00CA7A11" w:rsidRPr="008644DC" w14:paraId="010D7FFA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AA8D028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-368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9465437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heese, white, average</w:t>
            </w:r>
          </w:p>
        </w:tc>
        <w:tc>
          <w:tcPr>
            <w:tcW w:w="10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A1998FA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4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30E5DE1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54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93436EA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46</w:t>
            </w:r>
          </w:p>
        </w:tc>
        <w:tc>
          <w:tcPr>
            <w:tcW w:w="12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32B6EFF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.6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444E0B1F" w14:textId="77777777" w:rsidR="00CA7A11" w:rsidRPr="008644DC" w:rsidRDefault="00CA7A11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2</w:t>
            </w:r>
          </w:p>
        </w:tc>
      </w:tr>
      <w:tr w:rsidR="00CA7A11" w:rsidRPr="008644DC" w14:paraId="6C316A8D" w14:textId="77777777" w:rsidTr="00B371D5">
        <w:trPr>
          <w:gridAfter w:val="1"/>
          <w:wAfter w:w="12" w:type="dxa"/>
          <w:trHeight w:val="300"/>
        </w:trPr>
        <w:tc>
          <w:tcPr>
            <w:tcW w:w="3823" w:type="dxa"/>
            <w:gridSpan w:val="2"/>
            <w:tcBorders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BCC188D" w14:textId="0DBA29F3" w:rsidR="00CA7A11" w:rsidRPr="008644DC" w:rsidRDefault="00CA7A11" w:rsidP="00056F7B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b/>
                <w:bCs/>
                <w:i/>
                <w:iCs/>
                <w:color w:val="000000"/>
                <w:sz w:val="20"/>
                <w:szCs w:val="20"/>
                <w:lang w:eastAsia="en-GB"/>
              </w:rPr>
              <w:t>MEDIAN FOR CHEESE</w:t>
            </w:r>
          </w:p>
        </w:tc>
        <w:tc>
          <w:tcPr>
            <w:tcW w:w="1077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FD6E2B7" w14:textId="77777777" w:rsidR="00CA7A11" w:rsidRPr="008644DC" w:rsidRDefault="00CA7A11" w:rsidP="00056F7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b/>
                <w:bCs/>
                <w:i/>
                <w:iCs/>
                <w:color w:val="000000"/>
                <w:sz w:val="20"/>
                <w:szCs w:val="20"/>
                <w:lang w:eastAsia="en-GB"/>
              </w:rPr>
              <w:t>30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1C46C4F" w14:textId="77777777" w:rsidR="00CA7A11" w:rsidRPr="008644DC" w:rsidRDefault="00CA7A11" w:rsidP="00056F7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b/>
                <w:bCs/>
                <w:i/>
                <w:iCs/>
                <w:color w:val="000000"/>
                <w:sz w:val="20"/>
                <w:szCs w:val="20"/>
                <w:lang w:eastAsia="en-GB"/>
              </w:rPr>
              <w:t>544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77BE6C4" w14:textId="77777777" w:rsidR="00CA7A11" w:rsidRPr="008644DC" w:rsidRDefault="00CA7A11" w:rsidP="00056F7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b/>
                <w:bCs/>
                <w:i/>
                <w:iCs/>
                <w:color w:val="000000"/>
                <w:sz w:val="20"/>
                <w:szCs w:val="20"/>
                <w:lang w:eastAsia="en-GB"/>
              </w:rPr>
              <w:t>0.39</w:t>
            </w:r>
          </w:p>
        </w:tc>
        <w:tc>
          <w:tcPr>
            <w:tcW w:w="1247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750E5C3" w14:textId="77777777" w:rsidR="00CA7A11" w:rsidRPr="008644DC" w:rsidRDefault="00CA7A11" w:rsidP="00056F7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b/>
                <w:bCs/>
                <w:i/>
                <w:iCs/>
                <w:color w:val="000000"/>
                <w:sz w:val="20"/>
                <w:szCs w:val="20"/>
                <w:lang w:eastAsia="en-GB"/>
              </w:rPr>
              <w:t>1.2</w:t>
            </w:r>
          </w:p>
        </w:tc>
        <w:tc>
          <w:tcPr>
            <w:tcW w:w="1155" w:type="dxa"/>
            <w:tcBorders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58B4DB9" w14:textId="77777777" w:rsidR="00CA7A11" w:rsidRPr="008644DC" w:rsidRDefault="00CA7A11" w:rsidP="00056F7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b/>
                <w:bCs/>
                <w:i/>
                <w:iCs/>
                <w:color w:val="000000"/>
                <w:sz w:val="20"/>
                <w:szCs w:val="20"/>
                <w:lang w:eastAsia="en-GB"/>
              </w:rPr>
              <w:t>0.2</w:t>
            </w:r>
          </w:p>
        </w:tc>
      </w:tr>
      <w:tr w:rsidR="00C53E3E" w:rsidRPr="008644DC" w14:paraId="71F236CE" w14:textId="77777777" w:rsidTr="00B371D5">
        <w:trPr>
          <w:gridAfter w:val="1"/>
          <w:wAfter w:w="12" w:type="dxa"/>
          <w:trHeight w:val="300"/>
        </w:trPr>
        <w:tc>
          <w:tcPr>
            <w:tcW w:w="3823" w:type="dxa"/>
            <w:gridSpan w:val="2"/>
            <w:tcBorders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B3EA7E5" w14:textId="1189F19F" w:rsidR="00C53E3E" w:rsidRPr="008644DC" w:rsidRDefault="00C53E3E" w:rsidP="00C53E3E">
            <w:pPr>
              <w:spacing w:before="120" w:after="12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GB"/>
              </w:rPr>
              <w:t>WHITE FISH</w:t>
            </w:r>
          </w:p>
        </w:tc>
        <w:tc>
          <w:tcPr>
            <w:tcW w:w="1077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DBBEF22" w14:textId="77777777" w:rsidR="00C53E3E" w:rsidRPr="008644DC" w:rsidRDefault="00C53E3E" w:rsidP="00A6352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DD1B768" w14:textId="77777777" w:rsidR="00C53E3E" w:rsidRPr="008644DC" w:rsidRDefault="00C53E3E" w:rsidP="00A6352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175D246" w14:textId="77777777" w:rsidR="00C53E3E" w:rsidRPr="008644DC" w:rsidRDefault="00C53E3E" w:rsidP="00A6352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47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0107176" w14:textId="77777777" w:rsidR="00C53E3E" w:rsidRPr="008644DC" w:rsidRDefault="00C53E3E" w:rsidP="00A6352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55" w:type="dxa"/>
            <w:tcBorders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1DDB840" w14:textId="77777777" w:rsidR="00C53E3E" w:rsidRPr="008644DC" w:rsidRDefault="00C53E3E" w:rsidP="00A6352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</w:p>
        </w:tc>
      </w:tr>
      <w:tr w:rsidR="00CA7A11" w:rsidRPr="008644DC" w14:paraId="24EA2796" w14:textId="77777777" w:rsidTr="00B371D5">
        <w:trPr>
          <w:trHeight w:val="300"/>
        </w:trPr>
        <w:tc>
          <w:tcPr>
            <w:tcW w:w="846" w:type="dxa"/>
            <w:tcBorders>
              <w:bottom w:val="nil"/>
              <w:right w:val="nil"/>
            </w:tcBorders>
            <w:shd w:val="clear" w:color="auto" w:fill="auto"/>
            <w:noWrap/>
            <w:hideMark/>
          </w:tcPr>
          <w:p w14:paraId="5C04C675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-369</w:t>
            </w:r>
          </w:p>
        </w:tc>
        <w:tc>
          <w:tcPr>
            <w:tcW w:w="297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3E4E9F" w14:textId="63C9EDC3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od, in batter, baked</w:t>
            </w:r>
          </w:p>
        </w:tc>
        <w:tc>
          <w:tcPr>
            <w:tcW w:w="107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5AF49D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99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67167B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32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D658CE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07</w:t>
            </w:r>
          </w:p>
        </w:tc>
        <w:tc>
          <w:tcPr>
            <w:tcW w:w="124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19B4DF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.7</w:t>
            </w:r>
          </w:p>
        </w:tc>
        <w:tc>
          <w:tcPr>
            <w:tcW w:w="1167" w:type="dxa"/>
            <w:gridSpan w:val="2"/>
            <w:tcBorders>
              <w:left w:val="nil"/>
              <w:bottom w:val="nil"/>
            </w:tcBorders>
            <w:shd w:val="clear" w:color="auto" w:fill="auto"/>
            <w:noWrap/>
            <w:hideMark/>
          </w:tcPr>
          <w:p w14:paraId="0F3CA748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Tr</w:t>
            </w:r>
          </w:p>
        </w:tc>
      </w:tr>
      <w:tr w:rsidR="00CA7A11" w:rsidRPr="008644DC" w14:paraId="5480A686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053897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-426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58A96A" w14:textId="19F4EA3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od, in batter, fried in rapeseed oil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67EF98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9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5F7AE1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3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F9C959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07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AE63B3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.7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4D33BA58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Tr</w:t>
            </w:r>
          </w:p>
        </w:tc>
      </w:tr>
      <w:tr w:rsidR="00CA7A11" w:rsidRPr="008644DC" w14:paraId="74DD26D7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813360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-428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9CDBC5" w14:textId="0320BCBA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od, in batter, fried in sunflower oil, takeaway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A7CBA3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21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3C1976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8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A99769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12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22854B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2.1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51604252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Tr</w:t>
            </w:r>
          </w:p>
        </w:tc>
      </w:tr>
      <w:tr w:rsidR="00CA7A11" w:rsidRPr="008644DC" w14:paraId="7D16B82A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280B40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-368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448DEA" w14:textId="64CC0D22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od, in batter, fried, takeaway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05008E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21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F32A6B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7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AF14D3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12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BEC735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2.1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0CED0CF5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Tr</w:t>
            </w:r>
          </w:p>
        </w:tc>
      </w:tr>
      <w:tr w:rsidR="00CA7A11" w:rsidRPr="008644DC" w14:paraId="41A5D99F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A4270E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-370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7B3169" w14:textId="2660A5F9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Cod, in breadcrumbs, baked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233D37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9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F07065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4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14D7FC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11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AEE425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3F733430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Tr</w:t>
            </w:r>
          </w:p>
        </w:tc>
      </w:tr>
      <w:tr w:rsidR="00CA7A11" w:rsidRPr="008644DC" w14:paraId="0119BC82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9A8DD8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-444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404C38" w14:textId="21326BDC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Fish fingers, cod, fried in rapeseed oil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B8D564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0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DF1706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2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8315C5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07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E7298A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.4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37318074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Tr</w:t>
            </w:r>
          </w:p>
        </w:tc>
      </w:tr>
      <w:tr w:rsidR="00CA7A11" w:rsidRPr="008644DC" w14:paraId="04C10A8E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617CF3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-445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03592F" w14:textId="77AC1F1C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Fish fingers, cod, fried in sunflower oil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813C63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0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F6736A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2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B66DFE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07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A683DD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.4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161D7FEB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Tr</w:t>
            </w:r>
          </w:p>
        </w:tc>
      </w:tr>
      <w:tr w:rsidR="00CA7A11" w:rsidRPr="008644DC" w14:paraId="7F0355C5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BE9531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-405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6E6E11" w14:textId="3ECDC930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Fish fingers, cod, grilled/baked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813FFE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1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80C77F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3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720CE9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08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65FBD7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.5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1E7B65F6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Tr</w:t>
            </w:r>
          </w:p>
        </w:tc>
      </w:tr>
      <w:tr w:rsidR="00CA7A11" w:rsidRPr="008644DC" w14:paraId="6B4433A3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FE6ABE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-371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51BE62" w14:textId="29C9D3C4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Fish fingers, pollock, grilled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019AC2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4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9AC031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2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CC0F17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12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6B9F6C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3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48CFE9AB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Tr</w:t>
            </w:r>
          </w:p>
        </w:tc>
      </w:tr>
      <w:tr w:rsidR="00CA7A11" w:rsidRPr="008644DC" w14:paraId="25D90DA6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7DF159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-458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A0A3FF" w14:textId="52CD51D9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Fishcakes, cod, homemade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C03E1C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1B9529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2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360954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1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10C7A3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.1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0AC7962E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5</w:t>
            </w:r>
          </w:p>
        </w:tc>
      </w:tr>
      <w:tr w:rsidR="00CA7A11" w:rsidRPr="008644DC" w14:paraId="139BE3AA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ED4FDB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-407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1D4107" w14:textId="711BCE7C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Fishcakes, white fish, coated in breadcrumbs, baked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54736C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5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DCD3D2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5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B6F41B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07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BFA153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.4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4D9CCE1C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Tr</w:t>
            </w:r>
          </w:p>
        </w:tc>
      </w:tr>
      <w:tr w:rsidR="00CA7A11" w:rsidRPr="008644DC" w14:paraId="3B9BB288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799BEA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-063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5F51D2" w14:textId="05BAFA2A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Haddock, coated in crumbs, frozen, fried in blended oil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D2E21F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25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398A69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7FE578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08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92E1DD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06EFE11C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Tr</w:t>
            </w:r>
          </w:p>
        </w:tc>
      </w:tr>
      <w:tr w:rsidR="00CA7A11" w:rsidRPr="008644DC" w14:paraId="0ECF4BD6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1CF08F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-064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458007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Haddock, coated in crumbs, frozen, fried in blended oil, weighed with bones and skin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4D83D5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20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C73C73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9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66D8D9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06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99EB34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56E0F2CB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Tr</w:t>
            </w:r>
          </w:p>
        </w:tc>
      </w:tr>
      <w:tr w:rsidR="00CA7A11" w:rsidRPr="008644DC" w14:paraId="2472AB9E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9D0E69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-062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3E986D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Haddock, coated in crumbs, frozen, raw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6A75FA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21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3CAC46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2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A9B29A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06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35881F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5BB406B8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Tr</w:t>
            </w:r>
          </w:p>
        </w:tc>
      </w:tr>
      <w:tr w:rsidR="00CA7A11" w:rsidRPr="008644DC" w14:paraId="067B92CC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2EA004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-052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BDAE91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Haddock, in batter, fried in blended oil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DEC6D8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7F21F6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8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46BDDF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13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EEF63E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57698762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Tr</w:t>
            </w:r>
          </w:p>
        </w:tc>
      </w:tr>
      <w:tr w:rsidR="00CA7A11" w:rsidRPr="008644DC" w14:paraId="795297CE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BB4791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-053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B56D01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Haddock, in batter, fried in dripping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238558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BF73D5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8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CB9DAC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13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6CD3E2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63095D71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Tr</w:t>
            </w:r>
          </w:p>
        </w:tc>
      </w:tr>
      <w:tr w:rsidR="00CA7A11" w:rsidRPr="008644DC" w14:paraId="70C13BCB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96BF48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lastRenderedPageBreak/>
              <w:t>16-495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351A53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Haddock, in batter, fried in retail blend oil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3FD505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DBE5BF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8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09D4C9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13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34FB5D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379BD82E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Tr</w:t>
            </w:r>
          </w:p>
        </w:tc>
      </w:tr>
      <w:tr w:rsidR="00CA7A11" w:rsidRPr="008644DC" w14:paraId="144D3127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1FC7D8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-055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426EEE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Haddock, in batter, fried in sunflower oil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A6628B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1F76A5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8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174D11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13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F456B4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09AEDC7C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Tr</w:t>
            </w:r>
          </w:p>
        </w:tc>
      </w:tr>
      <w:tr w:rsidR="00CA7A11" w:rsidRPr="008644DC" w14:paraId="7971E1AF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063702B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-087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1D31B02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Lemon sole, goujons, baked</w:t>
            </w:r>
          </w:p>
        </w:tc>
        <w:tc>
          <w:tcPr>
            <w:tcW w:w="10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ABFD919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CF83E7D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4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A823A45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.08</w:t>
            </w:r>
          </w:p>
        </w:tc>
        <w:tc>
          <w:tcPr>
            <w:tcW w:w="12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1024275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EBC50BA" w14:textId="77777777" w:rsidR="00A6352B" w:rsidRPr="008644DC" w:rsidRDefault="00A6352B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A7A11" w:rsidRPr="008644DC" w14:paraId="78413D6F" w14:textId="77777777" w:rsidTr="00B371D5">
        <w:trPr>
          <w:gridAfter w:val="1"/>
          <w:wAfter w:w="12" w:type="dxa"/>
          <w:trHeight w:val="300"/>
        </w:trPr>
        <w:tc>
          <w:tcPr>
            <w:tcW w:w="3823" w:type="dxa"/>
            <w:gridSpan w:val="2"/>
            <w:tcBorders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9FFDC75" w14:textId="3334493F" w:rsidR="00CA7A11" w:rsidRPr="008644DC" w:rsidRDefault="00CA7A11" w:rsidP="00A6352B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b/>
                <w:bCs/>
                <w:i/>
                <w:iCs/>
                <w:color w:val="000000"/>
                <w:sz w:val="20"/>
                <w:szCs w:val="20"/>
                <w:lang w:eastAsia="en-GB"/>
              </w:rPr>
              <w:t>MEDIAN FOR</w:t>
            </w:r>
            <w:r w:rsidR="001511EC">
              <w:rPr>
                <w:rFonts w:eastAsia="Times New Roman" w:cstheme="minorHAnsi"/>
                <w:b/>
                <w:bCs/>
                <w:i/>
                <w:iCs/>
                <w:color w:val="000000"/>
                <w:sz w:val="20"/>
                <w:szCs w:val="20"/>
                <w:lang w:eastAsia="en-GB"/>
              </w:rPr>
              <w:t xml:space="preserve"> FRIED/COATED</w:t>
            </w:r>
            <w:r w:rsidRPr="008644DC">
              <w:rPr>
                <w:rFonts w:eastAsia="Times New Roman" w:cstheme="minorHAnsi"/>
                <w:b/>
                <w:bCs/>
                <w:i/>
                <w:iCs/>
                <w:color w:val="000000"/>
                <w:sz w:val="20"/>
                <w:szCs w:val="20"/>
                <w:lang w:eastAsia="en-GB"/>
              </w:rPr>
              <w:t xml:space="preserve"> WHITE FISH</w:t>
            </w:r>
          </w:p>
        </w:tc>
        <w:tc>
          <w:tcPr>
            <w:tcW w:w="1077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7B93325" w14:textId="428C6784" w:rsidR="00CA7A11" w:rsidRPr="008644DC" w:rsidRDefault="00CA7A11" w:rsidP="00A6352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b/>
                <w:bCs/>
                <w:i/>
                <w:iCs/>
                <w:color w:val="000000"/>
                <w:sz w:val="20"/>
                <w:szCs w:val="20"/>
                <w:lang w:eastAsia="en-GB"/>
              </w:rPr>
              <w:t>106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6EBE696" w14:textId="7512D4E1" w:rsidR="00CA7A11" w:rsidRPr="008644DC" w:rsidRDefault="00CA7A11" w:rsidP="00A6352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b/>
                <w:bCs/>
                <w:i/>
                <w:iCs/>
                <w:color w:val="000000"/>
                <w:sz w:val="20"/>
                <w:szCs w:val="20"/>
                <w:lang w:eastAsia="en-GB"/>
              </w:rPr>
              <w:t>51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2F9E1A8" w14:textId="597A6B47" w:rsidR="00CA7A11" w:rsidRPr="008644DC" w:rsidRDefault="00CA7A11" w:rsidP="00A6352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b/>
                <w:bCs/>
                <w:i/>
                <w:iCs/>
                <w:color w:val="000000"/>
                <w:sz w:val="20"/>
                <w:szCs w:val="20"/>
                <w:lang w:eastAsia="en-GB"/>
              </w:rPr>
              <w:t>0.08</w:t>
            </w:r>
          </w:p>
        </w:tc>
        <w:tc>
          <w:tcPr>
            <w:tcW w:w="1247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752C9B7" w14:textId="2E1F0F14" w:rsidR="00CA7A11" w:rsidRPr="008644DC" w:rsidRDefault="00CA7A11" w:rsidP="00A6352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b/>
                <w:bCs/>
                <w:i/>
                <w:iCs/>
                <w:color w:val="000000"/>
                <w:sz w:val="20"/>
                <w:szCs w:val="20"/>
                <w:lang w:eastAsia="en-GB"/>
              </w:rPr>
              <w:t>1.40</w:t>
            </w:r>
          </w:p>
        </w:tc>
        <w:tc>
          <w:tcPr>
            <w:tcW w:w="1155" w:type="dxa"/>
            <w:tcBorders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E114998" w14:textId="2D03C264" w:rsidR="00CA7A11" w:rsidRPr="008644DC" w:rsidRDefault="00CA7A11" w:rsidP="00A6352B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b/>
                <w:bCs/>
                <w:i/>
                <w:iCs/>
                <w:color w:val="000000"/>
                <w:sz w:val="20"/>
                <w:szCs w:val="20"/>
                <w:lang w:eastAsia="en-GB"/>
              </w:rPr>
              <w:t>0.25</w:t>
            </w:r>
          </w:p>
        </w:tc>
      </w:tr>
      <w:tr w:rsidR="00C53E3E" w:rsidRPr="008644DC" w14:paraId="28FEC674" w14:textId="77777777" w:rsidTr="00B371D5">
        <w:trPr>
          <w:gridAfter w:val="1"/>
          <w:wAfter w:w="12" w:type="dxa"/>
          <w:trHeight w:val="300"/>
        </w:trPr>
        <w:tc>
          <w:tcPr>
            <w:tcW w:w="3823" w:type="dxa"/>
            <w:gridSpan w:val="2"/>
            <w:tcBorders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792EB91" w14:textId="26E12709" w:rsidR="00C53E3E" w:rsidRPr="008644DC" w:rsidRDefault="00C53E3E" w:rsidP="00C53E3E">
            <w:pPr>
              <w:spacing w:before="120" w:after="12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644DC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eastAsia="en-GB"/>
              </w:rPr>
              <w:t>OILY FISH</w:t>
            </w:r>
          </w:p>
        </w:tc>
        <w:tc>
          <w:tcPr>
            <w:tcW w:w="1077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A6415C3" w14:textId="77777777" w:rsidR="00C53E3E" w:rsidRPr="008644DC" w:rsidRDefault="00C53E3E" w:rsidP="00596F7C">
            <w:pPr>
              <w:spacing w:after="0" w:line="240" w:lineRule="auto"/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CA38586" w14:textId="77777777" w:rsidR="00C53E3E" w:rsidRPr="008644DC" w:rsidRDefault="00C53E3E" w:rsidP="00596F7C">
            <w:pPr>
              <w:spacing w:after="0" w:line="240" w:lineRule="auto"/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8463B8C" w14:textId="77777777" w:rsidR="00C53E3E" w:rsidRPr="008644DC" w:rsidRDefault="00C53E3E" w:rsidP="00596F7C">
            <w:pPr>
              <w:spacing w:after="0" w:line="240" w:lineRule="auto"/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  <w:tc>
          <w:tcPr>
            <w:tcW w:w="1247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96749D7" w14:textId="77777777" w:rsidR="00C53E3E" w:rsidRPr="008644DC" w:rsidRDefault="00C53E3E" w:rsidP="00596F7C">
            <w:pPr>
              <w:spacing w:after="0" w:line="240" w:lineRule="auto"/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  <w:tc>
          <w:tcPr>
            <w:tcW w:w="1155" w:type="dxa"/>
            <w:tcBorders>
              <w:left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A88B118" w14:textId="77777777" w:rsidR="00C53E3E" w:rsidRPr="008644DC" w:rsidRDefault="00C53E3E" w:rsidP="00596F7C">
            <w:pPr>
              <w:spacing w:after="0" w:line="240" w:lineRule="auto"/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CA7A11" w:rsidRPr="008644DC" w14:paraId="0789945A" w14:textId="77777777" w:rsidTr="00B371D5">
        <w:trPr>
          <w:trHeight w:val="300"/>
        </w:trPr>
        <w:tc>
          <w:tcPr>
            <w:tcW w:w="846" w:type="dxa"/>
            <w:tcBorders>
              <w:bottom w:val="nil"/>
              <w:right w:val="nil"/>
            </w:tcBorders>
            <w:shd w:val="clear" w:color="auto" w:fill="auto"/>
            <w:noWrap/>
          </w:tcPr>
          <w:p w14:paraId="3E67FE0C" w14:textId="142B0368" w:rsidR="00596F7C" w:rsidRPr="008644DC" w:rsidRDefault="00527E6F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-394</w:t>
            </w:r>
          </w:p>
        </w:tc>
        <w:tc>
          <w:tcPr>
            <w:tcW w:w="297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</w:tcPr>
          <w:p w14:paraId="3689F198" w14:textId="5F964C95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Mackerel, flesh only, grilled</w:t>
            </w:r>
          </w:p>
        </w:tc>
        <w:tc>
          <w:tcPr>
            <w:tcW w:w="107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</w:tcPr>
          <w:p w14:paraId="650628E3" w14:textId="2C59A074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35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</w:tcPr>
          <w:p w14:paraId="385B700C" w14:textId="056D5FBB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17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</w:tcPr>
          <w:p w14:paraId="26E63F33" w14:textId="4FFE3763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0.37</w:t>
            </w:r>
          </w:p>
        </w:tc>
        <w:tc>
          <w:tcPr>
            <w:tcW w:w="124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</w:tcPr>
          <w:p w14:paraId="6A133BE6" w14:textId="669FC27B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9.1</w:t>
            </w:r>
          </w:p>
        </w:tc>
        <w:tc>
          <w:tcPr>
            <w:tcW w:w="1167" w:type="dxa"/>
            <w:gridSpan w:val="2"/>
            <w:tcBorders>
              <w:left w:val="nil"/>
              <w:bottom w:val="nil"/>
            </w:tcBorders>
            <w:shd w:val="clear" w:color="auto" w:fill="auto"/>
            <w:noWrap/>
          </w:tcPr>
          <w:p w14:paraId="7EEDE57B" w14:textId="19F4C9A5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8.5</w:t>
            </w:r>
          </w:p>
        </w:tc>
      </w:tr>
      <w:tr w:rsidR="00CA7A11" w:rsidRPr="008644DC" w14:paraId="00984A53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440CED21" w14:textId="1444F3C4" w:rsidR="00596F7C" w:rsidRPr="008644DC" w:rsidRDefault="00527E6F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-479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EF1D9D0" w14:textId="2404EBEA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Mackerel, flesh only, grilled, fillets weighed with bones and skin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F3DDDB2" w14:textId="5EE87410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3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36EED66" w14:textId="16B981B3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1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19645EF" w14:textId="65B17B7A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0.36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D05C088" w14:textId="64DAF426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8.9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</w:tcPr>
          <w:p w14:paraId="10B81207" w14:textId="3ED5472C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8.3</w:t>
            </w:r>
          </w:p>
        </w:tc>
      </w:tr>
      <w:tr w:rsidR="00CA7A11" w:rsidRPr="008644DC" w14:paraId="5A60A342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6D67F2F8" w14:textId="04BA5C9C" w:rsidR="00596F7C" w:rsidRPr="008644DC" w:rsidRDefault="00527E6F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-393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7E1035D" w14:textId="6BDB262E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Mackerel, flesh only, raw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E4AE220" w14:textId="17183602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2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9D1A936" w14:textId="16DCA818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2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B555050" w14:textId="2A29717E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0.3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2F6E2C8" w14:textId="12F3C146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8.8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</w:tcPr>
          <w:p w14:paraId="6466E4B3" w14:textId="2C4A4D62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8</w:t>
            </w:r>
          </w:p>
        </w:tc>
      </w:tr>
      <w:tr w:rsidR="00CA7A11" w:rsidRPr="008644DC" w14:paraId="7D7B8F22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4863FAF6" w14:textId="26885E14" w:rsidR="00596F7C" w:rsidRPr="008644DC" w:rsidRDefault="00527E6F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-414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E9F7CFE" w14:textId="51549910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Mackerel, flesh only, smoked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78AFD02" w14:textId="39876FDC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2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A18FC4E" w14:textId="1BDB1ACC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3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B944096" w14:textId="3F9FCFB6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0.37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17E84E5" w14:textId="70F05D85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10.2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</w:tcPr>
          <w:p w14:paraId="1DBD2D32" w14:textId="5040A071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8.2</w:t>
            </w:r>
          </w:p>
        </w:tc>
      </w:tr>
      <w:tr w:rsidR="00CA7A11" w:rsidRPr="008644DC" w14:paraId="50AAB1E5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082EFF7F" w14:textId="24592F5D" w:rsidR="00596F7C" w:rsidRPr="008644DC" w:rsidRDefault="00527E6F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-484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E0C4D3C" w14:textId="3580D973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Salmon, farmed, flesh only, grilled, weighed with bones and skin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8FB9CB7" w14:textId="5A57E2E5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1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7B7C883" w14:textId="78A84ED8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0940DA1" w14:textId="6BE5A4A2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0.09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ADB8A44" w14:textId="63E9D7E8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</w:tcPr>
          <w:p w14:paraId="03543610" w14:textId="1D0CBF44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6.8</w:t>
            </w:r>
          </w:p>
        </w:tc>
      </w:tr>
      <w:tr w:rsidR="00CA7A11" w:rsidRPr="008644DC" w14:paraId="228A47F1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3F776CDE" w14:textId="38946BE9" w:rsidR="00596F7C" w:rsidRPr="008644DC" w:rsidRDefault="00527E6F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-</w:t>
            </w:r>
            <w:r w:rsidR="00C7071C"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483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39866D9" w14:textId="2B22D411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Salmon, farmed, flesh only, steamed, fillets weighed with bones and skin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8AE89BE" w14:textId="0D126155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1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AE721FB" w14:textId="152CB440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00F597F" w14:textId="6F0BC1D4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0.08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7E949A2" w14:textId="3117E644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2.1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</w:tcPr>
          <w:p w14:paraId="5BBAA64A" w14:textId="7CE9891B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9.3</w:t>
            </w:r>
          </w:p>
        </w:tc>
      </w:tr>
      <w:tr w:rsidR="00CA7A11" w:rsidRPr="008644DC" w14:paraId="3C745850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2DF6A0F9" w14:textId="69EEC45A" w:rsidR="00596F7C" w:rsidRPr="008644DC" w:rsidRDefault="00C7071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-420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98A41AD" w14:textId="722E47FF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Salmon, pink, canned in brine, drained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8068627" w14:textId="263DB8D0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1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D556D1F" w14:textId="28E7BB89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10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14807EB" w14:textId="5D12448B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0.21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3648B0E" w14:textId="20DC772B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4.7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</w:tcPr>
          <w:p w14:paraId="433752E8" w14:textId="44D46AF6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13.6</w:t>
            </w:r>
          </w:p>
        </w:tc>
      </w:tr>
      <w:tr w:rsidR="00CA7A11" w:rsidRPr="008644DC" w14:paraId="011EB8A2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3C58D40E" w14:textId="418B3D77" w:rsidR="00596F7C" w:rsidRPr="008644DC" w:rsidRDefault="00C7071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-418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6CBF86D" w14:textId="748CE7D6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Salmon, red, canned in brine, drained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A06312F" w14:textId="24183E01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2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A99ABC4" w14:textId="510F6FA6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16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45F7A49" w14:textId="583B117D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0.21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DE31490" w14:textId="6D1ACE9C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4.9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</w:tcPr>
          <w:p w14:paraId="0B98D48C" w14:textId="38752D95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10.9</w:t>
            </w:r>
          </w:p>
        </w:tc>
      </w:tr>
      <w:tr w:rsidR="00CA7A11" w:rsidRPr="008644DC" w14:paraId="6F0B93F1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5DCC3663" w14:textId="029BB52A" w:rsidR="00596F7C" w:rsidRPr="008644DC" w:rsidRDefault="00C7071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-419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E4F5598" w14:textId="5CA6F3A7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Salmon, red, canned in brine, skinless and boneless, drained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4939C0F" w14:textId="0262912A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2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DD6BE64" w14:textId="1A67982E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2530573" w14:textId="1345DEBA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0.22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6050830" w14:textId="7A7E5105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4.5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</w:tcPr>
          <w:p w14:paraId="2A17D322" w14:textId="5AF729A5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11.8</w:t>
            </w:r>
          </w:p>
        </w:tc>
      </w:tr>
      <w:tr w:rsidR="00CA7A11" w:rsidRPr="008644DC" w14:paraId="30B01505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153C7E57" w14:textId="108D1429" w:rsidR="00596F7C" w:rsidRPr="008644DC" w:rsidRDefault="00C7071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-412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CC79A29" w14:textId="0BDE31B3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Salmon, smoked (cold-smoked)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071E678" w14:textId="57059075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CA35FB0" w14:textId="0B83B977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29AB177" w14:textId="576EBF5B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0.12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396E37D" w14:textId="4EAFD794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3.2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</w:tcPr>
          <w:p w14:paraId="7EA23AA0" w14:textId="4AEE3A95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8.9</w:t>
            </w:r>
          </w:p>
        </w:tc>
      </w:tr>
      <w:tr w:rsidR="00CA7A11" w:rsidRPr="008644DC" w14:paraId="6CC046E1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7251B889" w14:textId="5E2EA707" w:rsidR="00596F7C" w:rsidRPr="008644DC" w:rsidRDefault="00C7071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-</w:t>
            </w:r>
            <w:r w:rsidR="00D17DA2"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413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42146F2" w14:textId="6625664F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Salmon, smoked (hot-smoked)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BAB9066" w14:textId="304A3C99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FCF74C5" w14:textId="2B038496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4BF69A2" w14:textId="41024183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0.16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E442AF1" w14:textId="0E982253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4.2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</w:tcPr>
          <w:p w14:paraId="78303724" w14:textId="7D69748F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11</w:t>
            </w:r>
          </w:p>
        </w:tc>
      </w:tr>
      <w:tr w:rsidR="00CA7A11" w:rsidRPr="008644DC" w14:paraId="23BE0736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1A9E3323" w14:textId="62CDE12C" w:rsidR="00596F7C" w:rsidRPr="008644DC" w:rsidRDefault="00D17DA2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-485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21C8567" w14:textId="43D2CD13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Salmon, wild, baked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B36A964" w14:textId="51A98ACF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1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B0D4D86" w14:textId="703F0096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1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863F29C" w14:textId="3C066F15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0.1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D5F17DA" w14:textId="5DE04461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7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</w:tcPr>
          <w:p w14:paraId="6422BD1E" w14:textId="7FAC2F93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10.3</w:t>
            </w:r>
          </w:p>
        </w:tc>
      </w:tr>
      <w:tr w:rsidR="00CA7A11" w:rsidRPr="008644DC" w14:paraId="6C5E588B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187A456C" w14:textId="56F6F90B" w:rsidR="00596F7C" w:rsidRPr="008644DC" w:rsidRDefault="00D17DA2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-486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5C604F2" w14:textId="09122CB8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Salmon, wild, grilled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8B8810B" w14:textId="0BAA21A7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1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93B67A1" w14:textId="18D9B1E7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1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7033CCB" w14:textId="728AA12A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0.12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23FFF26" w14:textId="4B55B594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7.6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</w:tcPr>
          <w:p w14:paraId="1C2C58FB" w14:textId="3223C935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10.1</w:t>
            </w:r>
          </w:p>
        </w:tc>
      </w:tr>
      <w:tr w:rsidR="00CA7A11" w:rsidRPr="008644DC" w14:paraId="2625A2B7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47E41F10" w14:textId="59683EB1" w:rsidR="00596F7C" w:rsidRPr="008644DC" w:rsidRDefault="00D17DA2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-487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5889623" w14:textId="194A4804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Salmon, wild, steamed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3F470B7" w14:textId="21EAB2F3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1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394F891" w14:textId="43DFCCB3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1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510B595" w14:textId="7BBCC03F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0.11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D12E5FA" w14:textId="13282D32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7.4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</w:tcPr>
          <w:p w14:paraId="490D8149" w14:textId="075A97D5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9.8</w:t>
            </w:r>
          </w:p>
        </w:tc>
      </w:tr>
      <w:tr w:rsidR="00CA7A11" w:rsidRPr="008644DC" w14:paraId="3CC5A50C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20B74E19" w14:textId="7BA7936D" w:rsidR="00596F7C" w:rsidRPr="008644DC" w:rsidRDefault="00D17DA2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50-629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33BDE5D" w14:textId="51B98BA2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Trout, brown, steamed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ACE61FD" w14:textId="397F707D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1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A91F655" w14:textId="690B4865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3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CA40966" w14:textId="70E5347D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0.12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C0964E5" w14:textId="241B8B89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4.9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</w:tcPr>
          <w:p w14:paraId="1F70930A" w14:textId="4FC4BE71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N</w:t>
            </w:r>
          </w:p>
        </w:tc>
      </w:tr>
      <w:tr w:rsidR="00CA7A11" w:rsidRPr="008644DC" w14:paraId="59FB4F9C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3D0F5E84" w14:textId="3BD1CD28" w:rsidR="00596F7C" w:rsidRPr="008644DC" w:rsidRDefault="00D17DA2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50-</w:t>
            </w:r>
            <w:r w:rsidR="00F21FCC"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630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1A9D1C3" w14:textId="562E98F2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Trout, brown, steamed, weighed with bones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AE0D738" w14:textId="49CACD51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EAD4DB8" w14:textId="04337538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2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98B6589" w14:textId="4524A22F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0.08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3C2FC81" w14:textId="296ED1CC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3.2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</w:tcPr>
          <w:p w14:paraId="5A5DC27E" w14:textId="1B734818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N</w:t>
            </w:r>
          </w:p>
        </w:tc>
      </w:tr>
      <w:tr w:rsidR="00CA7A11" w:rsidRPr="008644DC" w14:paraId="752DB822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2D654761" w14:textId="4EB17991" w:rsidR="00596F7C" w:rsidRPr="008644DC" w:rsidRDefault="00F21FC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-489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1702649" w14:textId="54AE669C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Trout, rainbow, baked, flesh only, fillets weighed with bones and skin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6799463" w14:textId="30A1710C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13E79F2" w14:textId="3C7AB945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1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4D92CE7" w14:textId="4B2252B9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0.11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A9C7AA7" w14:textId="7ECC680F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2.7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</w:tcPr>
          <w:p w14:paraId="301A1F40" w14:textId="02C0F406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7.1</w:t>
            </w:r>
          </w:p>
        </w:tc>
      </w:tr>
      <w:tr w:rsidR="00CA7A11" w:rsidRPr="008644DC" w14:paraId="0A500096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566CBA38" w14:textId="5412E220" w:rsidR="00596F7C" w:rsidRPr="008644DC" w:rsidRDefault="00F21FC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-396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430E949" w14:textId="41A361B0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Trout, rainbow, flesh only, baked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372616D" w14:textId="3F5E454C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6104626" w14:textId="1E955A84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1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95FF872" w14:textId="62BE45A1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0.13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1CB02B0" w14:textId="38821CDC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3.1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</w:tcPr>
          <w:p w14:paraId="6432C22C" w14:textId="729A08EC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8.2</w:t>
            </w:r>
          </w:p>
        </w:tc>
      </w:tr>
      <w:tr w:rsidR="00CA7A11" w:rsidRPr="008644DC" w14:paraId="1F80F54C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3A332281" w14:textId="7F8F5C85" w:rsidR="00596F7C" w:rsidRPr="008644DC" w:rsidRDefault="00F21FC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-395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6BF888D" w14:textId="33E76FCF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Trout, rainbow, flesh only, raw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CE67353" w14:textId="1A55403F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FE2F26B" w14:textId="538E63C3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2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07AE6B6" w14:textId="1896167F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0.12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5F1A710" w14:textId="50E9B3C4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2.8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</w:tcPr>
          <w:p w14:paraId="62A2ED92" w14:textId="30A257CC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7.9</w:t>
            </w:r>
          </w:p>
        </w:tc>
      </w:tr>
      <w:tr w:rsidR="00CA7A11" w:rsidRPr="008644DC" w14:paraId="4AE736C2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314F36BB" w14:textId="453AF8A1" w:rsidR="00596F7C" w:rsidRPr="008644DC" w:rsidRDefault="00F21FC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-</w:t>
            </w:r>
            <w:r w:rsidR="00AD4F6D"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416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6F380C5" w14:textId="50B92DFE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Tuna, canned in brine, drained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69FE16F" w14:textId="5F0EEEAC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1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E9806F6" w14:textId="5AE713D9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94FE893" w14:textId="6DF16417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0.11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99A4E1B" w14:textId="6099B4A6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3.4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</w:tcPr>
          <w:p w14:paraId="6FB34190" w14:textId="03B42C89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1.1</w:t>
            </w:r>
          </w:p>
        </w:tc>
      </w:tr>
      <w:tr w:rsidR="00CA7A11" w:rsidRPr="008644DC" w14:paraId="17BE6DE4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232C9DA6" w14:textId="78394AAB" w:rsidR="00596F7C" w:rsidRPr="008644DC" w:rsidRDefault="00AD4F6D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-417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1A8B5BC" w14:textId="6B264249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Tuna, canned in sunflower oil, drained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050AB43" w14:textId="321D2A49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1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1C70B7F" w14:textId="23EBF3EF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C10EA7D" w14:textId="2DF9E141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0.11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000B838" w14:textId="664354C0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3.4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</w:tcPr>
          <w:p w14:paraId="26A80B18" w14:textId="4017374C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1.1</w:t>
            </w:r>
          </w:p>
        </w:tc>
      </w:tr>
      <w:tr w:rsidR="00CA7A11" w:rsidRPr="008644DC" w14:paraId="3530B2A2" w14:textId="77777777" w:rsidTr="00B371D5">
        <w:trPr>
          <w:trHeight w:val="300"/>
        </w:trPr>
        <w:tc>
          <w:tcPr>
            <w:tcW w:w="846" w:type="dxa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7F8A72F4" w14:textId="1ED60A36" w:rsidR="00596F7C" w:rsidRPr="008644DC" w:rsidRDefault="00AD4F6D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-400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D690481" w14:textId="35C9E2A1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Tuna, flesh only, baked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0DED175" w14:textId="55B12783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2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F165470" w14:textId="0845C2AE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6B22BD8" w14:textId="774A4AE0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0.07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C48F189" w14:textId="78276005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2.2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  <w:bottom w:val="nil"/>
            </w:tcBorders>
            <w:shd w:val="clear" w:color="auto" w:fill="auto"/>
            <w:noWrap/>
          </w:tcPr>
          <w:p w14:paraId="6566D61B" w14:textId="199B8858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3.1</w:t>
            </w:r>
          </w:p>
        </w:tc>
      </w:tr>
      <w:tr w:rsidR="00CA7A11" w:rsidRPr="008644DC" w14:paraId="72FF4763" w14:textId="77777777" w:rsidTr="00B371D5">
        <w:trPr>
          <w:trHeight w:val="300"/>
        </w:trPr>
        <w:tc>
          <w:tcPr>
            <w:tcW w:w="846" w:type="dxa"/>
            <w:tcBorders>
              <w:top w:val="nil"/>
              <w:right w:val="nil"/>
            </w:tcBorders>
            <w:shd w:val="clear" w:color="auto" w:fill="auto"/>
            <w:noWrap/>
          </w:tcPr>
          <w:p w14:paraId="2841CF1D" w14:textId="1D45D134" w:rsidR="00596F7C" w:rsidRPr="008644DC" w:rsidRDefault="00AD4F6D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  <w:t>16-399</w:t>
            </w:r>
          </w:p>
        </w:tc>
        <w:tc>
          <w:tcPr>
            <w:tcW w:w="2977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FB35257" w14:textId="1D081AEC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Tuna, flesh only, raw</w:t>
            </w:r>
          </w:p>
        </w:tc>
        <w:tc>
          <w:tcPr>
            <w:tcW w:w="1077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D6AC666" w14:textId="7ECA5A6D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18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2449F506" w14:textId="33FC0C39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449A2F9" w14:textId="676DADA9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0.07</w:t>
            </w:r>
          </w:p>
        </w:tc>
        <w:tc>
          <w:tcPr>
            <w:tcW w:w="1247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7FE0259" w14:textId="75AC2D1E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2.2</w:t>
            </w:r>
          </w:p>
        </w:tc>
        <w:tc>
          <w:tcPr>
            <w:tcW w:w="1167" w:type="dxa"/>
            <w:gridSpan w:val="2"/>
            <w:tcBorders>
              <w:top w:val="nil"/>
              <w:left w:val="nil"/>
            </w:tcBorders>
            <w:shd w:val="clear" w:color="auto" w:fill="auto"/>
            <w:noWrap/>
          </w:tcPr>
          <w:p w14:paraId="46ACECA5" w14:textId="694BDA59" w:rsidR="00596F7C" w:rsidRPr="008644DC" w:rsidRDefault="00596F7C" w:rsidP="00B371D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eastAsia="en-GB"/>
              </w:rPr>
            </w:pPr>
            <w:r w:rsidRPr="008644DC">
              <w:rPr>
                <w:rFonts w:cstheme="minorHAnsi"/>
                <w:color w:val="000000"/>
                <w:sz w:val="20"/>
                <w:szCs w:val="20"/>
              </w:rPr>
              <w:t>3.2</w:t>
            </w:r>
          </w:p>
        </w:tc>
      </w:tr>
      <w:tr w:rsidR="00CA7A11" w:rsidRPr="008644DC" w14:paraId="6CA8170D" w14:textId="77777777" w:rsidTr="00B371D5">
        <w:trPr>
          <w:gridAfter w:val="1"/>
          <w:wAfter w:w="12" w:type="dxa"/>
          <w:trHeight w:val="300"/>
        </w:trPr>
        <w:tc>
          <w:tcPr>
            <w:tcW w:w="3823" w:type="dxa"/>
            <w:gridSpan w:val="2"/>
            <w:shd w:val="clear" w:color="auto" w:fill="auto"/>
            <w:noWrap/>
            <w:vAlign w:val="bottom"/>
          </w:tcPr>
          <w:p w14:paraId="3B9811DF" w14:textId="16A6F254" w:rsidR="00CA7A11" w:rsidRPr="008644DC" w:rsidRDefault="00CA7A11" w:rsidP="00596F7C">
            <w:pPr>
              <w:spacing w:after="0"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8644DC">
              <w:rPr>
                <w:rFonts w:eastAsia="Times New Roman" w:cstheme="minorHAnsi"/>
                <w:b/>
                <w:bCs/>
                <w:i/>
                <w:iCs/>
                <w:color w:val="000000"/>
                <w:sz w:val="20"/>
                <w:szCs w:val="20"/>
                <w:lang w:eastAsia="en-GB"/>
              </w:rPr>
              <w:t>MEDIAN FOR OILY FISH</w:t>
            </w:r>
          </w:p>
        </w:tc>
        <w:tc>
          <w:tcPr>
            <w:tcW w:w="1077" w:type="dxa"/>
            <w:shd w:val="clear" w:color="auto" w:fill="auto"/>
            <w:noWrap/>
            <w:vAlign w:val="bottom"/>
          </w:tcPr>
          <w:p w14:paraId="53F268DC" w14:textId="56735F41" w:rsidR="00CA7A11" w:rsidRPr="008644DC" w:rsidRDefault="00CA7A11" w:rsidP="00596F7C">
            <w:pPr>
              <w:spacing w:after="0" w:line="240" w:lineRule="auto"/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644DC">
              <w:rPr>
                <w:rFonts w:eastAsia="Times New Roman" w:cstheme="minorHAnsi"/>
                <w:b/>
                <w:bCs/>
                <w:i/>
                <w:iCs/>
                <w:color w:val="000000"/>
                <w:sz w:val="20"/>
                <w:szCs w:val="20"/>
                <w:lang w:eastAsia="en-GB"/>
              </w:rPr>
              <w:t>14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15AD9964" w14:textId="352C2325" w:rsidR="00CA7A11" w:rsidRPr="008644DC" w:rsidRDefault="00CA7A11" w:rsidP="00596F7C">
            <w:pPr>
              <w:spacing w:after="0" w:line="240" w:lineRule="auto"/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644DC">
              <w:rPr>
                <w:rFonts w:eastAsia="Times New Roman" w:cstheme="minorHAnsi"/>
                <w:b/>
                <w:bCs/>
                <w:i/>
                <w:iCs/>
                <w:color w:val="000000"/>
                <w:sz w:val="20"/>
                <w:szCs w:val="20"/>
                <w:lang w:eastAsia="en-GB"/>
              </w:rPr>
              <w:t>17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14:paraId="3FE24029" w14:textId="02A4B424" w:rsidR="00CA7A11" w:rsidRPr="008644DC" w:rsidRDefault="00CA7A11" w:rsidP="00596F7C">
            <w:pPr>
              <w:spacing w:after="0" w:line="240" w:lineRule="auto"/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644DC">
              <w:rPr>
                <w:rFonts w:eastAsia="Times New Roman" w:cstheme="minorHAnsi"/>
                <w:b/>
                <w:bCs/>
                <w:i/>
                <w:iCs/>
                <w:color w:val="000000"/>
                <w:sz w:val="20"/>
                <w:szCs w:val="20"/>
                <w:lang w:eastAsia="en-GB"/>
              </w:rPr>
              <w:t>0.12</w:t>
            </w:r>
          </w:p>
        </w:tc>
        <w:tc>
          <w:tcPr>
            <w:tcW w:w="1247" w:type="dxa"/>
            <w:shd w:val="clear" w:color="auto" w:fill="auto"/>
            <w:noWrap/>
            <w:vAlign w:val="bottom"/>
          </w:tcPr>
          <w:p w14:paraId="65C42C86" w14:textId="7A2B9038" w:rsidR="00CA7A11" w:rsidRPr="008644DC" w:rsidRDefault="00CA7A11" w:rsidP="00596F7C">
            <w:pPr>
              <w:spacing w:after="0" w:line="240" w:lineRule="auto"/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644DC">
              <w:rPr>
                <w:rFonts w:eastAsia="Times New Roman" w:cstheme="minorHAnsi"/>
                <w:b/>
                <w:bCs/>
                <w:i/>
                <w:iCs/>
                <w:color w:val="000000"/>
                <w:sz w:val="20"/>
                <w:szCs w:val="20"/>
                <w:lang w:eastAsia="en-GB"/>
              </w:rPr>
              <w:t>4.2</w:t>
            </w:r>
          </w:p>
        </w:tc>
        <w:tc>
          <w:tcPr>
            <w:tcW w:w="1155" w:type="dxa"/>
            <w:shd w:val="clear" w:color="auto" w:fill="auto"/>
            <w:noWrap/>
            <w:vAlign w:val="bottom"/>
          </w:tcPr>
          <w:p w14:paraId="31ED0365" w14:textId="1C45D043" w:rsidR="00CA7A11" w:rsidRPr="008644DC" w:rsidRDefault="00CA7A11" w:rsidP="00596F7C">
            <w:pPr>
              <w:spacing w:after="0" w:line="240" w:lineRule="auto"/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8644DC">
              <w:rPr>
                <w:rFonts w:eastAsia="Times New Roman" w:cstheme="minorHAnsi"/>
                <w:b/>
                <w:bCs/>
                <w:i/>
                <w:iCs/>
                <w:color w:val="000000"/>
                <w:sz w:val="20"/>
                <w:szCs w:val="20"/>
                <w:lang w:eastAsia="en-GB"/>
              </w:rPr>
              <w:t>8.3</w:t>
            </w:r>
          </w:p>
        </w:tc>
      </w:tr>
    </w:tbl>
    <w:p w14:paraId="54DC9951" w14:textId="77777777" w:rsidR="00E01769" w:rsidRDefault="00E01769">
      <w:pPr>
        <w:rPr>
          <w:b/>
          <w:bCs/>
        </w:rPr>
      </w:pPr>
      <w:r>
        <w:rPr>
          <w:b/>
          <w:bCs/>
        </w:rPr>
        <w:br w:type="page"/>
      </w:r>
    </w:p>
    <w:p w14:paraId="449D3ED6" w14:textId="05B401C7" w:rsidR="00877832" w:rsidRPr="00FC0D87" w:rsidRDefault="00877832" w:rsidP="00877832">
      <w:pPr>
        <w:pStyle w:val="Heading1"/>
      </w:pPr>
      <w:bookmarkStart w:id="5" w:name="_Toc92728122"/>
      <w:r w:rsidRPr="00083F1D">
        <w:rPr>
          <w:rStyle w:val="Heading1Char"/>
          <w:b/>
        </w:rPr>
        <w:lastRenderedPageBreak/>
        <w:t>Supplementary Table S3</w:t>
      </w:r>
      <w:r w:rsidRPr="00083F1D">
        <w:t xml:space="preserve">: </w:t>
      </w:r>
      <w:r w:rsidRPr="00083F1D">
        <w:rPr>
          <w:rStyle w:val="Heading1Char"/>
          <w:b/>
        </w:rPr>
        <w:t xml:space="preserve">ingredients </w:t>
      </w:r>
      <w:r w:rsidRPr="00C23531">
        <w:rPr>
          <w:rStyle w:val="Heading1Char"/>
          <w:b/>
        </w:rPr>
        <w:t>used to calculate the iodine content of unfortified plant-based milk, cheese, yoghurt and fish alternative products</w:t>
      </w:r>
      <w:r w:rsidRPr="00083F1D">
        <w:rPr>
          <w:rStyle w:val="Heading1Char"/>
          <w:b/>
        </w:rPr>
        <w:t xml:space="preserve"> for modelling from UK food tables </w:t>
      </w:r>
      <w:r w:rsidRPr="00FC0D87">
        <w:fldChar w:fldCharType="begin"/>
      </w:r>
      <w:r w:rsidR="00F5208C">
        <w:instrText xml:space="preserve"> ADDIN EN.CITE &lt;EndNote&gt;&lt;Cite&gt;&lt;Author&gt;Finglas P&lt;/Author&gt;&lt;Year&gt;2015&lt;/Year&gt;&lt;RecNum&gt;88&lt;/RecNum&gt;&lt;DisplayText&gt;&lt;style face="superscript"&gt;(1)&lt;/style&gt;&lt;/DisplayText&gt;&lt;record&gt;&lt;rec-number&gt;88&lt;/rec-number&gt;&lt;foreign-keys&gt;&lt;key app="EN" db-id="d099fves3p055ne2t59x95tpz0v9dstvs9pe" timestamp="1605296382" guid="64622bef-e42b-4bbf-b330-878876b6b82e"&gt;88&lt;/key&gt;&lt;/foreign-keys&gt;&lt;ref-type name="Generic"&gt;13&lt;/ref-type&gt;&lt;contributors&gt;&lt;authors&gt;&lt;author&gt;Finglas P, Roe M, Pinchen H, Berry R, Church S, Dodhia S, Powell N, Farron-Wilson M, McCardle J, Swan G.&lt;/author&gt;&lt;/authors&gt;&lt;/contributors&gt;&lt;titles&gt;&lt;title&gt;&lt;style face="italic" font="default" size="100%"&gt;McCance and Widdowson&amp;apos;s The Composition of Foods integrated dataset 2015&lt;/style&gt;&lt;style face="normal" font="default" size="100%"&gt; .   &lt;/style&gt;&lt;/title&gt;&lt;/titles&gt;&lt;dates&gt;&lt;year&gt;2015&lt;/year&gt;&lt;/dates&gt;&lt;publisher&gt;Public Health England    London (UK)&lt;/publisher&gt;&lt;urls&gt;&lt;/urls&gt;&lt;/record&gt;&lt;/Cite&gt;&lt;/EndNote&gt;</w:instrText>
      </w:r>
      <w:r w:rsidRPr="00FC0D87">
        <w:fldChar w:fldCharType="separate"/>
      </w:r>
      <w:bookmarkEnd w:id="5"/>
      <w:r w:rsidR="00F5208C" w:rsidRPr="00F5208C">
        <w:rPr>
          <w:noProof/>
          <w:vertAlign w:val="superscript"/>
        </w:rPr>
        <w:t>(1)</w:t>
      </w:r>
      <w:r w:rsidRPr="00FC0D87">
        <w:fldChar w:fldCharType="end"/>
      </w:r>
    </w:p>
    <w:p w14:paraId="5F807F24" w14:textId="77777777" w:rsidR="00877832" w:rsidRPr="00083F1D" w:rsidRDefault="00877832" w:rsidP="00877832"/>
    <w:tbl>
      <w:tblPr>
        <w:tblW w:w="9214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977"/>
        <w:gridCol w:w="1559"/>
        <w:gridCol w:w="3119"/>
        <w:gridCol w:w="1559"/>
      </w:tblGrid>
      <w:tr w:rsidR="00877832" w:rsidRPr="00A6352B" w14:paraId="5341D603" w14:textId="77777777" w:rsidTr="008B7B2C">
        <w:trPr>
          <w:trHeight w:val="210"/>
        </w:trPr>
        <w:tc>
          <w:tcPr>
            <w:tcW w:w="297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9A7B64" w14:textId="77777777" w:rsidR="00877832" w:rsidRPr="00A6352B" w:rsidRDefault="00877832" w:rsidP="003842B7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b/>
                <w:color w:val="000000"/>
                <w:lang w:eastAsia="en-GB"/>
              </w:rPr>
              <w:t>Plant-based product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7C9A12" w14:textId="05A7EAE8" w:rsidR="00877832" w:rsidRPr="00A6352B" w:rsidRDefault="00877832" w:rsidP="00C2353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b/>
                <w:color w:val="000000"/>
                <w:lang w:eastAsia="en-GB"/>
              </w:rPr>
              <w:t>Food Code</w:t>
            </w:r>
          </w:p>
        </w:tc>
        <w:tc>
          <w:tcPr>
            <w:tcW w:w="311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2F9035" w14:textId="77777777" w:rsidR="00877832" w:rsidRPr="00A6352B" w:rsidRDefault="00877832" w:rsidP="003842B7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b/>
                <w:color w:val="000000"/>
                <w:lang w:eastAsia="en-GB"/>
              </w:rPr>
              <w:t>Ingredient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BC4221" w14:textId="036A4BA9" w:rsidR="00877832" w:rsidRPr="00A6352B" w:rsidRDefault="00877832" w:rsidP="003842B7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b/>
                <w:color w:val="000000"/>
                <w:lang w:eastAsia="en-GB"/>
              </w:rPr>
              <w:t>Iodine</w:t>
            </w:r>
            <w:r w:rsidR="003842B7">
              <w:rPr>
                <w:rFonts w:ascii="Calibri" w:eastAsia="Times New Roman" w:hAnsi="Calibri" w:cs="Calibri"/>
                <w:b/>
                <w:color w:val="000000"/>
                <w:lang w:eastAsia="en-GB"/>
              </w:rPr>
              <w:t xml:space="preserve"> content</w:t>
            </w:r>
            <w:r>
              <w:rPr>
                <w:rFonts w:ascii="Calibri" w:eastAsia="Times New Roman" w:hAnsi="Calibri" w:cs="Calibri"/>
                <w:b/>
                <w:color w:val="000000"/>
                <w:lang w:eastAsia="en-GB"/>
              </w:rPr>
              <w:t xml:space="preserve"> </w:t>
            </w:r>
            <w:r w:rsidR="003842B7">
              <w:rPr>
                <w:rFonts w:ascii="Calibri" w:eastAsia="Times New Roman" w:hAnsi="Calibri" w:cs="Calibri"/>
                <w:b/>
                <w:color w:val="000000"/>
                <w:lang w:eastAsia="en-GB"/>
              </w:rPr>
              <w:br/>
            </w:r>
            <w:r>
              <w:rPr>
                <w:rFonts w:ascii="Calibri" w:eastAsia="Times New Roman" w:hAnsi="Calibri" w:cs="Calibri"/>
                <w:b/>
                <w:color w:val="000000"/>
                <w:lang w:eastAsia="en-GB"/>
              </w:rPr>
              <w:t>(</w:t>
            </w:r>
            <w:r w:rsidRPr="00824F6D">
              <w:rPr>
                <w:rFonts w:ascii="Calibri" w:eastAsia="Times New Roman" w:hAnsi="Calibri" w:cs="Calibri"/>
                <w:b/>
                <w:color w:val="000000"/>
                <w:lang w:eastAsia="en-GB"/>
              </w:rPr>
              <w:t>µg</w:t>
            </w:r>
            <w:r w:rsidR="003842B7">
              <w:rPr>
                <w:rFonts w:ascii="Calibri" w:eastAsia="Times New Roman" w:hAnsi="Calibri" w:cs="Calibri"/>
                <w:b/>
                <w:color w:val="000000"/>
                <w:lang w:eastAsia="en-GB"/>
              </w:rPr>
              <w:t>/</w:t>
            </w:r>
            <w:r>
              <w:rPr>
                <w:rFonts w:ascii="Calibri" w:eastAsia="Times New Roman" w:hAnsi="Calibri" w:cs="Calibri"/>
                <w:b/>
                <w:color w:val="000000"/>
                <w:lang w:eastAsia="en-GB"/>
              </w:rPr>
              <w:t>100 g</w:t>
            </w:r>
            <w:r w:rsidR="003842B7">
              <w:rPr>
                <w:rFonts w:ascii="Calibri" w:eastAsia="Times New Roman" w:hAnsi="Calibri" w:cs="Calibri"/>
                <w:b/>
                <w:color w:val="000000"/>
                <w:lang w:eastAsia="en-GB"/>
              </w:rPr>
              <w:t>)</w:t>
            </w:r>
          </w:p>
        </w:tc>
      </w:tr>
      <w:tr w:rsidR="00877832" w:rsidRPr="00A6352B" w14:paraId="1EE83E10" w14:textId="77777777" w:rsidTr="008B7B2C">
        <w:trPr>
          <w:trHeight w:val="210"/>
        </w:trPr>
        <w:tc>
          <w:tcPr>
            <w:tcW w:w="2977" w:type="dxa"/>
            <w:tcBorders>
              <w:top w:val="single" w:sz="4" w:space="0" w:color="auto"/>
            </w:tcBorders>
            <w:vAlign w:val="center"/>
          </w:tcPr>
          <w:p w14:paraId="1FBC0BC1" w14:textId="77777777" w:rsidR="00877832" w:rsidRPr="00A6352B" w:rsidRDefault="00877832" w:rsidP="003842B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Almond-based products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1BBCB7" w14:textId="77777777" w:rsidR="00877832" w:rsidRPr="00A6352B" w:rsidRDefault="00877832" w:rsidP="003842B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4-870</w:t>
            </w:r>
          </w:p>
        </w:tc>
        <w:tc>
          <w:tcPr>
            <w:tcW w:w="311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23648A" w14:textId="77777777" w:rsidR="00877832" w:rsidRPr="00A6352B" w:rsidRDefault="00877832" w:rsidP="003842B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Almonds, flaked and ground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2BD4D47B" w14:textId="77777777" w:rsidR="00877832" w:rsidRPr="00A6352B" w:rsidRDefault="00877832" w:rsidP="003842B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</w:tr>
      <w:tr w:rsidR="00877832" w:rsidRPr="00A6352B" w14:paraId="0698C41F" w14:textId="77777777" w:rsidTr="008B7B2C">
        <w:trPr>
          <w:trHeight w:val="210"/>
        </w:trPr>
        <w:tc>
          <w:tcPr>
            <w:tcW w:w="2977" w:type="dxa"/>
            <w:vAlign w:val="center"/>
          </w:tcPr>
          <w:p w14:paraId="4EA1BB50" w14:textId="77777777" w:rsidR="00877832" w:rsidRDefault="00877832" w:rsidP="003842B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Cashew-based products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2D9BBB30" w14:textId="77777777" w:rsidR="00877832" w:rsidRPr="00A6352B" w:rsidRDefault="00877832" w:rsidP="003842B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4-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811</w:t>
            </w:r>
          </w:p>
        </w:tc>
        <w:tc>
          <w:tcPr>
            <w:tcW w:w="3119" w:type="dxa"/>
            <w:shd w:val="clear" w:color="auto" w:fill="auto"/>
            <w:noWrap/>
            <w:vAlign w:val="center"/>
          </w:tcPr>
          <w:p w14:paraId="4A68F315" w14:textId="77777777" w:rsidR="00877832" w:rsidRPr="00A6352B" w:rsidRDefault="00877832" w:rsidP="003842B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24F6D">
              <w:rPr>
                <w:rFonts w:ascii="Calibri" w:eastAsia="Times New Roman" w:hAnsi="Calibri" w:cs="Calibri"/>
                <w:color w:val="000000"/>
                <w:lang w:eastAsia="en-GB"/>
              </w:rPr>
              <w:t>Cashew nuts, kernel only, plain</w:t>
            </w:r>
          </w:p>
        </w:tc>
        <w:tc>
          <w:tcPr>
            <w:tcW w:w="1559" w:type="dxa"/>
            <w:vAlign w:val="center"/>
          </w:tcPr>
          <w:p w14:paraId="374253E2" w14:textId="77777777" w:rsidR="00877832" w:rsidRPr="00A6352B" w:rsidRDefault="00877832" w:rsidP="003842B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11</w:t>
            </w:r>
          </w:p>
        </w:tc>
      </w:tr>
      <w:tr w:rsidR="00877832" w:rsidRPr="00A6352B" w14:paraId="3667C59D" w14:textId="77777777" w:rsidTr="008B7B2C">
        <w:trPr>
          <w:trHeight w:val="210"/>
        </w:trPr>
        <w:tc>
          <w:tcPr>
            <w:tcW w:w="2977" w:type="dxa"/>
            <w:vAlign w:val="center"/>
          </w:tcPr>
          <w:p w14:paraId="2DA88386" w14:textId="77777777" w:rsidR="00877832" w:rsidRPr="00A6352B" w:rsidRDefault="00877832" w:rsidP="003842B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Coconut-based products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34CA703D" w14:textId="77777777" w:rsidR="00877832" w:rsidRPr="00A6352B" w:rsidRDefault="00877832" w:rsidP="003842B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4-816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5540B5B7" w14:textId="77777777" w:rsidR="00877832" w:rsidRPr="00A6352B" w:rsidRDefault="00877832" w:rsidP="003842B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Coconut, flesh only, fresh</w:t>
            </w:r>
          </w:p>
        </w:tc>
        <w:tc>
          <w:tcPr>
            <w:tcW w:w="1559" w:type="dxa"/>
            <w:vAlign w:val="center"/>
          </w:tcPr>
          <w:p w14:paraId="2E881A5A" w14:textId="77777777" w:rsidR="00877832" w:rsidRPr="00A6352B" w:rsidRDefault="00877832" w:rsidP="003842B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</w:tr>
      <w:tr w:rsidR="00877832" w:rsidRPr="00A6352B" w14:paraId="013F067D" w14:textId="77777777" w:rsidTr="008B7B2C">
        <w:trPr>
          <w:trHeight w:val="210"/>
        </w:trPr>
        <w:tc>
          <w:tcPr>
            <w:tcW w:w="2977" w:type="dxa"/>
            <w:vAlign w:val="center"/>
          </w:tcPr>
          <w:p w14:paraId="4614E67C" w14:textId="77777777" w:rsidR="00877832" w:rsidRDefault="00877832" w:rsidP="003842B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Jackfruit-based products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2ADB03B5" w14:textId="77777777" w:rsidR="00877832" w:rsidRPr="00A6352B" w:rsidRDefault="00877832" w:rsidP="003842B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13-259</w:t>
            </w:r>
          </w:p>
        </w:tc>
        <w:tc>
          <w:tcPr>
            <w:tcW w:w="3119" w:type="dxa"/>
            <w:shd w:val="clear" w:color="auto" w:fill="auto"/>
            <w:noWrap/>
            <w:vAlign w:val="center"/>
          </w:tcPr>
          <w:p w14:paraId="2F29F65F" w14:textId="77777777" w:rsidR="00877832" w:rsidRPr="00A6352B" w:rsidRDefault="00877832" w:rsidP="003842B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Jackfruit, raw</w:t>
            </w:r>
          </w:p>
        </w:tc>
        <w:tc>
          <w:tcPr>
            <w:tcW w:w="1559" w:type="dxa"/>
            <w:vAlign w:val="center"/>
          </w:tcPr>
          <w:p w14:paraId="77DD5627" w14:textId="77777777" w:rsidR="00877832" w:rsidRDefault="00877832" w:rsidP="003842B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0</w:t>
            </w:r>
          </w:p>
        </w:tc>
      </w:tr>
      <w:tr w:rsidR="00877832" w:rsidRPr="00A6352B" w14:paraId="26CA276E" w14:textId="77777777" w:rsidTr="008B7B2C">
        <w:trPr>
          <w:trHeight w:val="210"/>
        </w:trPr>
        <w:tc>
          <w:tcPr>
            <w:tcW w:w="2977" w:type="dxa"/>
            <w:vAlign w:val="center"/>
          </w:tcPr>
          <w:p w14:paraId="69E8A7AC" w14:textId="77777777" w:rsidR="00877832" w:rsidRDefault="00877832" w:rsidP="003842B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Mushroom-based products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1D756F84" w14:textId="77777777" w:rsidR="00877832" w:rsidRPr="00A6352B" w:rsidRDefault="00877832" w:rsidP="003842B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13-505</w:t>
            </w:r>
          </w:p>
        </w:tc>
        <w:tc>
          <w:tcPr>
            <w:tcW w:w="3119" w:type="dxa"/>
            <w:shd w:val="clear" w:color="auto" w:fill="auto"/>
            <w:noWrap/>
            <w:vAlign w:val="center"/>
          </w:tcPr>
          <w:p w14:paraId="3D43EDD3" w14:textId="77777777" w:rsidR="00877832" w:rsidRPr="00A6352B" w:rsidRDefault="00877832" w:rsidP="003842B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Mushrooms, white, raw</w:t>
            </w:r>
          </w:p>
        </w:tc>
        <w:tc>
          <w:tcPr>
            <w:tcW w:w="1559" w:type="dxa"/>
            <w:vAlign w:val="center"/>
          </w:tcPr>
          <w:p w14:paraId="72078D71" w14:textId="77777777" w:rsidR="00877832" w:rsidRDefault="00877832" w:rsidP="003842B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</w:tr>
      <w:tr w:rsidR="00877832" w:rsidRPr="00A6352B" w14:paraId="7CDC1535" w14:textId="77777777" w:rsidTr="008B7B2C">
        <w:trPr>
          <w:trHeight w:val="210"/>
        </w:trPr>
        <w:tc>
          <w:tcPr>
            <w:tcW w:w="2977" w:type="dxa"/>
            <w:vAlign w:val="center"/>
          </w:tcPr>
          <w:p w14:paraId="345778B5" w14:textId="77777777" w:rsidR="00877832" w:rsidRPr="00A6352B" w:rsidRDefault="00877832" w:rsidP="003842B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Oat-based products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1ABE981D" w14:textId="77777777" w:rsidR="00877832" w:rsidRPr="00A6352B" w:rsidRDefault="00877832" w:rsidP="003842B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1-788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1CDE5AA4" w14:textId="77777777" w:rsidR="00877832" w:rsidRPr="00A6352B" w:rsidRDefault="00877832" w:rsidP="003842B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Porridge oats, unfortified</w:t>
            </w:r>
          </w:p>
        </w:tc>
        <w:tc>
          <w:tcPr>
            <w:tcW w:w="1559" w:type="dxa"/>
            <w:vAlign w:val="center"/>
          </w:tcPr>
          <w:p w14:paraId="194811B5" w14:textId="77777777" w:rsidR="00877832" w:rsidRPr="00A6352B" w:rsidRDefault="00877832" w:rsidP="003842B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</w:tr>
      <w:tr w:rsidR="00877832" w:rsidRPr="00A6352B" w14:paraId="5EBF4DD5" w14:textId="77777777" w:rsidTr="008B7B2C">
        <w:trPr>
          <w:trHeight w:val="210"/>
        </w:trPr>
        <w:tc>
          <w:tcPr>
            <w:tcW w:w="2977" w:type="dxa"/>
            <w:vAlign w:val="center"/>
          </w:tcPr>
          <w:p w14:paraId="222684E5" w14:textId="77777777" w:rsidR="00877832" w:rsidRPr="00A6352B" w:rsidRDefault="00877832" w:rsidP="003842B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Pea-based products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3AC51BBC" w14:textId="77777777" w:rsidR="00877832" w:rsidRPr="00A6352B" w:rsidRDefault="00877832" w:rsidP="003842B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3-130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36C5CD45" w14:textId="77777777" w:rsidR="00877832" w:rsidRPr="00A6352B" w:rsidRDefault="00877832" w:rsidP="003842B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Peas, dried, raw</w:t>
            </w:r>
          </w:p>
        </w:tc>
        <w:tc>
          <w:tcPr>
            <w:tcW w:w="1559" w:type="dxa"/>
            <w:vAlign w:val="center"/>
          </w:tcPr>
          <w:p w14:paraId="5D609EF7" w14:textId="77777777" w:rsidR="00877832" w:rsidRPr="00A6352B" w:rsidRDefault="00877832" w:rsidP="003842B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7</w:t>
            </w:r>
          </w:p>
        </w:tc>
      </w:tr>
      <w:tr w:rsidR="00877832" w:rsidRPr="00A6352B" w14:paraId="248F5D22" w14:textId="77777777" w:rsidTr="008B7B2C">
        <w:trPr>
          <w:trHeight w:val="210"/>
        </w:trPr>
        <w:tc>
          <w:tcPr>
            <w:tcW w:w="2977" w:type="dxa"/>
            <w:vAlign w:val="center"/>
          </w:tcPr>
          <w:p w14:paraId="6C19D7FE" w14:textId="77777777" w:rsidR="00877832" w:rsidRDefault="00877832" w:rsidP="003842B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Mycoprotein-based products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36800F87" w14:textId="77777777" w:rsidR="00877832" w:rsidRPr="00A6352B" w:rsidRDefault="00877832" w:rsidP="003842B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13-574</w:t>
            </w:r>
          </w:p>
        </w:tc>
        <w:tc>
          <w:tcPr>
            <w:tcW w:w="3119" w:type="dxa"/>
            <w:shd w:val="clear" w:color="auto" w:fill="auto"/>
            <w:noWrap/>
            <w:vAlign w:val="center"/>
          </w:tcPr>
          <w:p w14:paraId="69E08961" w14:textId="77777777" w:rsidR="00877832" w:rsidRPr="00A6352B" w:rsidRDefault="00877832" w:rsidP="003842B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24F6D">
              <w:rPr>
                <w:rFonts w:ascii="Calibri" w:eastAsia="Times New Roman" w:hAnsi="Calibri" w:cs="Calibri"/>
                <w:color w:val="000000"/>
                <w:lang w:eastAsia="en-GB"/>
              </w:rPr>
              <w:t>Quorn, pieces, as purchased</w:t>
            </w:r>
          </w:p>
        </w:tc>
        <w:tc>
          <w:tcPr>
            <w:tcW w:w="1559" w:type="dxa"/>
            <w:vAlign w:val="center"/>
          </w:tcPr>
          <w:p w14:paraId="6603382F" w14:textId="77777777" w:rsidR="00877832" w:rsidRDefault="00877832" w:rsidP="003842B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0</w:t>
            </w:r>
          </w:p>
        </w:tc>
      </w:tr>
      <w:tr w:rsidR="00877832" w:rsidRPr="00A6352B" w14:paraId="53839368" w14:textId="77777777" w:rsidTr="008B7B2C">
        <w:trPr>
          <w:trHeight w:val="210"/>
        </w:trPr>
        <w:tc>
          <w:tcPr>
            <w:tcW w:w="2977" w:type="dxa"/>
            <w:vAlign w:val="center"/>
          </w:tcPr>
          <w:p w14:paraId="2AF4B712" w14:textId="77777777" w:rsidR="00877832" w:rsidRPr="00A6352B" w:rsidRDefault="00877832" w:rsidP="003842B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Rice-based products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091FFF97" w14:textId="77777777" w:rsidR="00877832" w:rsidRPr="00A6352B" w:rsidRDefault="00877832" w:rsidP="003842B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1-86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3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2B9CF35D" w14:textId="77777777" w:rsidR="00877832" w:rsidRPr="00A6352B" w:rsidRDefault="00877832" w:rsidP="003842B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Rice, white, long grain,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easy cook,</w:t>
            </w: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raw</w:t>
            </w:r>
          </w:p>
        </w:tc>
        <w:tc>
          <w:tcPr>
            <w:tcW w:w="1559" w:type="dxa"/>
            <w:vAlign w:val="center"/>
          </w:tcPr>
          <w:p w14:paraId="3F30F068" w14:textId="77777777" w:rsidR="00877832" w:rsidRPr="00A6352B" w:rsidRDefault="00877832" w:rsidP="003842B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</w:tr>
      <w:tr w:rsidR="00877832" w:rsidRPr="00A6352B" w14:paraId="77F1B93B" w14:textId="77777777" w:rsidTr="008B7B2C">
        <w:trPr>
          <w:trHeight w:val="210"/>
        </w:trPr>
        <w:tc>
          <w:tcPr>
            <w:tcW w:w="2977" w:type="dxa"/>
            <w:vAlign w:val="center"/>
          </w:tcPr>
          <w:p w14:paraId="79BADD83" w14:textId="77777777" w:rsidR="00877832" w:rsidRPr="00A6352B" w:rsidRDefault="00877832" w:rsidP="003842B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Soya-based products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14:paraId="10D0D78A" w14:textId="77777777" w:rsidR="00877832" w:rsidRPr="00A6352B" w:rsidRDefault="00877832" w:rsidP="003842B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3-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116</w:t>
            </w:r>
          </w:p>
        </w:tc>
        <w:tc>
          <w:tcPr>
            <w:tcW w:w="3119" w:type="dxa"/>
            <w:shd w:val="clear" w:color="auto" w:fill="auto"/>
            <w:noWrap/>
            <w:vAlign w:val="center"/>
            <w:hideMark/>
          </w:tcPr>
          <w:p w14:paraId="36E980CE" w14:textId="77777777" w:rsidR="00877832" w:rsidRPr="00A6352B" w:rsidRDefault="00877832" w:rsidP="003842B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824F6D">
              <w:rPr>
                <w:rFonts w:ascii="Calibri" w:eastAsia="Times New Roman" w:hAnsi="Calibri" w:cs="Calibri"/>
                <w:color w:val="000000"/>
                <w:lang w:eastAsia="en-GB"/>
              </w:rPr>
              <w:t>Beans, soya, dried, boiled in unsalted water</w:t>
            </w:r>
          </w:p>
        </w:tc>
        <w:tc>
          <w:tcPr>
            <w:tcW w:w="1559" w:type="dxa"/>
            <w:vAlign w:val="center"/>
          </w:tcPr>
          <w:p w14:paraId="36FF371A" w14:textId="77777777" w:rsidR="00877832" w:rsidRPr="00A6352B" w:rsidRDefault="00877832" w:rsidP="003842B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</w:tr>
      <w:tr w:rsidR="00877832" w:rsidRPr="00A6352B" w14:paraId="1DF95DE6" w14:textId="77777777" w:rsidTr="008B7B2C">
        <w:trPr>
          <w:trHeight w:val="210"/>
        </w:trPr>
        <w:tc>
          <w:tcPr>
            <w:tcW w:w="2977" w:type="dxa"/>
            <w:vAlign w:val="center"/>
          </w:tcPr>
          <w:p w14:paraId="0F5C1601" w14:textId="77777777" w:rsidR="00877832" w:rsidRDefault="00877832" w:rsidP="003842B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Walnut-based products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5AC4EAB8" w14:textId="77777777" w:rsidR="00877832" w:rsidRPr="00A6352B" w:rsidRDefault="00877832" w:rsidP="003842B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14-879</w:t>
            </w:r>
          </w:p>
        </w:tc>
        <w:tc>
          <w:tcPr>
            <w:tcW w:w="3119" w:type="dxa"/>
            <w:shd w:val="clear" w:color="auto" w:fill="auto"/>
            <w:noWrap/>
            <w:vAlign w:val="center"/>
          </w:tcPr>
          <w:p w14:paraId="4F6D8430" w14:textId="77777777" w:rsidR="00877832" w:rsidRPr="00A6352B" w:rsidRDefault="00877832" w:rsidP="003842B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A6352B">
              <w:rPr>
                <w:rFonts w:ascii="Calibri" w:eastAsia="Times New Roman" w:hAnsi="Calibri" w:cs="Calibri"/>
                <w:color w:val="000000"/>
                <w:lang w:eastAsia="en-GB"/>
              </w:rPr>
              <w:t>Walnuts, kernel only</w:t>
            </w:r>
          </w:p>
        </w:tc>
        <w:tc>
          <w:tcPr>
            <w:tcW w:w="1559" w:type="dxa"/>
            <w:vAlign w:val="center"/>
          </w:tcPr>
          <w:p w14:paraId="3774FC21" w14:textId="77777777" w:rsidR="00877832" w:rsidRPr="00A6352B" w:rsidRDefault="00877832" w:rsidP="003842B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9</w:t>
            </w:r>
          </w:p>
        </w:tc>
      </w:tr>
    </w:tbl>
    <w:p w14:paraId="0556121E" w14:textId="77777777" w:rsidR="00A6352B" w:rsidRDefault="00A6352B"/>
    <w:p w14:paraId="1BC21A48" w14:textId="77777777" w:rsidR="006120F5" w:rsidRDefault="006120F5">
      <w:r>
        <w:br w:type="page"/>
      </w:r>
    </w:p>
    <w:p w14:paraId="64A68763" w14:textId="082E9796" w:rsidR="000828D0" w:rsidRDefault="000B7986" w:rsidP="006120F5">
      <w:pPr>
        <w:pStyle w:val="Heading1"/>
      </w:pPr>
      <w:r>
        <w:lastRenderedPageBreak/>
        <w:t xml:space="preserve">Supplementary </w:t>
      </w:r>
      <w:r w:rsidRPr="000B7986">
        <w:t xml:space="preserve">Table </w:t>
      </w:r>
      <w:r>
        <w:t>S</w:t>
      </w:r>
      <w:r w:rsidRPr="000B7986">
        <w:t xml:space="preserve">4: Median iodine content per </w:t>
      </w:r>
      <w:r>
        <w:t xml:space="preserve">child’s </w:t>
      </w:r>
      <w:r w:rsidRPr="000B7986">
        <w:t>portion</w:t>
      </w:r>
      <w:r w:rsidR="00D12CA4">
        <w:fldChar w:fldCharType="begin">
          <w:fldData xml:space="preserve">PEVuZE5vdGU+PENpdGU+PEF1dGhvcj5JbmZhbnQgYW5kIFRvZGRsZXIgRm9ydW0uPC9BdXRob3I+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</w:fldData>
        </w:fldChar>
      </w:r>
      <w:r w:rsidR="00C04A8B">
        <w:instrText xml:space="preserve"> ADDIN EN.CITE </w:instrText>
      </w:r>
      <w:r w:rsidR="00C04A8B">
        <w:fldChar w:fldCharType="begin">
          <w:fldData xml:space="preserve">PEVuZE5vdGU+PENpdGU+PEF1dGhvcj5JbmZhbnQgYW5kIFRvZGRsZXIgRm9ydW0uPC9BdXRob3I+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</w:fldData>
        </w:fldChar>
      </w:r>
      <w:r w:rsidR="00C04A8B">
        <w:instrText xml:space="preserve"> ADDIN EN.CITE.DATA </w:instrText>
      </w:r>
      <w:r w:rsidR="00C04A8B">
        <w:fldChar w:fldCharType="end"/>
      </w:r>
      <w:r w:rsidR="00D12CA4">
        <w:fldChar w:fldCharType="separate"/>
      </w:r>
      <w:r w:rsidR="00C04A8B" w:rsidRPr="00C04A8B">
        <w:rPr>
          <w:noProof/>
          <w:vertAlign w:val="superscript"/>
        </w:rPr>
        <w:t>(2; 3; 4)</w:t>
      </w:r>
      <w:r w:rsidR="00D12CA4">
        <w:fldChar w:fldCharType="end"/>
      </w:r>
      <w:r w:rsidRPr="000B7986">
        <w:t xml:space="preserve"> of cow’s milk products, fish, and plant-based alternative products (fortified and unfortified)</w:t>
      </w:r>
    </w:p>
    <w:p w14:paraId="7C91F94E" w14:textId="77777777" w:rsidR="000828D0" w:rsidRDefault="000828D0" w:rsidP="00F5208C"/>
    <w:tbl>
      <w:tblPr>
        <w:tblStyle w:val="TableGrid"/>
        <w:tblpPr w:leftFromText="180" w:rightFromText="180" w:vertAnchor="page" w:horzAnchor="margin" w:tblpY="2452"/>
        <w:tblW w:w="8929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10"/>
        <w:gridCol w:w="2801"/>
        <w:gridCol w:w="1418"/>
        <w:gridCol w:w="1559"/>
        <w:gridCol w:w="1841"/>
      </w:tblGrid>
      <w:tr w:rsidR="000828D0" w:rsidRPr="006F4054" w14:paraId="2B6C52F7" w14:textId="77777777" w:rsidTr="000828D0">
        <w:trPr>
          <w:trHeight w:val="770"/>
        </w:trPr>
        <w:tc>
          <w:tcPr>
            <w:tcW w:w="1310" w:type="dxa"/>
            <w:tcBorders>
              <w:top w:val="single" w:sz="4" w:space="0" w:color="auto"/>
              <w:bottom w:val="single" w:sz="4" w:space="0" w:color="auto"/>
            </w:tcBorders>
          </w:tcPr>
          <w:p w14:paraId="74A54BCC" w14:textId="77777777" w:rsidR="000828D0" w:rsidRPr="0070415A" w:rsidRDefault="000828D0" w:rsidP="000828D0">
            <w:pPr>
              <w:spacing w:line="360" w:lineRule="auto"/>
              <w:rPr>
                <w:b/>
                <w:bCs/>
                <w:sz w:val="20"/>
                <w:szCs w:val="20"/>
              </w:rPr>
            </w:pPr>
            <w:r w:rsidRPr="0070415A">
              <w:rPr>
                <w:b/>
                <w:bCs/>
                <w:sz w:val="20"/>
                <w:szCs w:val="20"/>
              </w:rPr>
              <w:t>Category</w:t>
            </w:r>
          </w:p>
        </w:tc>
        <w:tc>
          <w:tcPr>
            <w:tcW w:w="2801" w:type="dxa"/>
            <w:tcBorders>
              <w:top w:val="single" w:sz="4" w:space="0" w:color="auto"/>
              <w:bottom w:val="single" w:sz="4" w:space="0" w:color="auto"/>
            </w:tcBorders>
          </w:tcPr>
          <w:p w14:paraId="0459B8D0" w14:textId="77777777" w:rsidR="000828D0" w:rsidRPr="0070415A" w:rsidRDefault="000828D0" w:rsidP="000828D0">
            <w:pPr>
              <w:spacing w:line="360" w:lineRule="auto"/>
              <w:rPr>
                <w:b/>
                <w:bCs/>
                <w:sz w:val="20"/>
                <w:szCs w:val="20"/>
              </w:rPr>
            </w:pPr>
            <w:r w:rsidRPr="0070415A">
              <w:rPr>
                <w:b/>
                <w:bCs/>
                <w:sz w:val="20"/>
                <w:szCs w:val="20"/>
              </w:rPr>
              <w:t>Product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0113C607" w14:textId="6549E687" w:rsidR="000828D0" w:rsidRPr="0054657B" w:rsidRDefault="000828D0" w:rsidP="000828D0">
            <w:pPr>
              <w:spacing w:line="360" w:lineRule="auto"/>
              <w:rPr>
                <w:b/>
                <w:bCs/>
                <w:sz w:val="20"/>
                <w:szCs w:val="20"/>
              </w:rPr>
            </w:pPr>
            <w:r w:rsidRPr="0054657B">
              <w:rPr>
                <w:b/>
                <w:bCs/>
                <w:sz w:val="20"/>
                <w:szCs w:val="20"/>
              </w:rPr>
              <w:t xml:space="preserve">Child portion </w:t>
            </w:r>
            <w:r w:rsidR="00F5208C" w:rsidRPr="0054657B">
              <w:rPr>
                <w:b/>
                <w:bCs/>
                <w:sz w:val="20"/>
                <w:szCs w:val="20"/>
              </w:rPr>
              <w:t xml:space="preserve">size </w:t>
            </w:r>
            <w:r w:rsidR="00F5208C" w:rsidRPr="0054657B">
              <w:rPr>
                <w:b/>
                <w:bCs/>
                <w:sz w:val="20"/>
                <w:szCs w:val="20"/>
              </w:rPr>
              <w:fldChar w:fldCharType="begin"/>
            </w:r>
            <w:r w:rsidR="00C04A8B">
              <w:rPr>
                <w:b/>
                <w:bCs/>
                <w:sz w:val="20"/>
                <w:szCs w:val="20"/>
              </w:rPr>
              <w:instrText xml:space="preserve"> ADDIN EN.CITE &lt;EndNote&gt;&lt;Cite&gt;&lt;Author&gt;First Steps Nutrition Trust.&lt;/Author&gt;&lt;Year&gt;2018&lt;/Year&gt;&lt;RecNum&gt;331&lt;/RecNum&gt;&lt;DisplayText&gt;&lt;style face="superscript"&gt;(3; 5)&lt;/style&gt;&lt;/DisplayText&gt;&lt;record&gt;&lt;rec-number&gt;331&lt;/rec-number&gt;&lt;foreign-keys&gt;&lt;key app="EN" db-id="d099fves3p055ne2t59x95tpz0v9dstvs9pe" timestamp="1646754056" guid="dc0444a7-7ec1-472b-95b6-863dde3e0be3"&gt;331&lt;/key&gt;&lt;key app="ENWeb" db-id=""&gt;0&lt;/key&gt;&lt;/foreign-keys&gt;&lt;ref-type name="Generic"&gt;13&lt;/ref-type&gt;&lt;contributors&gt;&lt;authors&gt;&lt;author&gt;First Steps Nutrition Trust.,&lt;/author&gt;&lt;/authors&gt;&lt;/contributors&gt;&lt;titles&gt;&lt;title&gt;Eating well: snacks 1-4 year olds&lt;/title&gt;&lt;/titles&gt;&lt;edition&gt;2nd&lt;/edition&gt;&lt;dates&gt;&lt;year&gt;2018&lt;/year&gt;&lt;/dates&gt;&lt;publisher&gt;First Steps Nutrition Trust&lt;/publisher&gt;&lt;urls&gt;&lt;/urls&gt;&lt;/record&gt;&lt;/Cite&gt;&lt;Cite&gt;&lt;Author&gt;British Nutrition Foundation.&lt;/Author&gt;&lt;Year&gt;2019&lt;/Year&gt;&lt;RecNum&gt;332&lt;/RecNum&gt;&lt;record&gt;&lt;rec-number&gt;332&lt;/rec-number&gt;&lt;foreign-keys&gt;&lt;key app="EN" db-id="d099fves3p055ne2t59x95tpz0v9dstvs9pe" timestamp="1646754058" guid="918e8b8d-c8fb-4479-8244-1a0a07b60562"&gt;332&lt;/key&gt;&lt;/foreign-keys&gt;&lt;ref-type name="Generic"&gt;13&lt;/ref-type&gt;&lt;contributors&gt;&lt;authors&gt;&lt;author&gt;British Nutrition Foundation.,&lt;/author&gt;&lt;/authors&gt;&lt;/contributors&gt;&lt;titles&gt;&lt;title&gt;5532 - Perfect portions for little tums&lt;/title&gt;&lt;/titles&gt;&lt;dates&gt;&lt;year&gt;2019&lt;/year&gt;&lt;/dates&gt;&lt;publisher&gt;British Nutrition Foundation&lt;/publisher&gt;&lt;urls&gt;&lt;/urls&gt;&lt;/record&gt;&lt;/Cite&gt;&lt;/EndNote&gt;</w:instrText>
            </w:r>
            <w:r w:rsidR="00F5208C" w:rsidRPr="0054657B">
              <w:rPr>
                <w:b/>
                <w:bCs/>
                <w:sz w:val="20"/>
                <w:szCs w:val="20"/>
              </w:rPr>
              <w:fldChar w:fldCharType="separate"/>
            </w:r>
            <w:r w:rsidR="00C04A8B" w:rsidRPr="00C04A8B">
              <w:rPr>
                <w:b/>
                <w:bCs/>
                <w:noProof/>
                <w:sz w:val="20"/>
                <w:szCs w:val="20"/>
                <w:vertAlign w:val="superscript"/>
              </w:rPr>
              <w:t>(3; 5)</w:t>
            </w:r>
            <w:r w:rsidR="00F5208C" w:rsidRPr="0054657B">
              <w:rPr>
                <w:b/>
                <w:bCs/>
                <w:sz w:val="20"/>
                <w:szCs w:val="20"/>
              </w:rPr>
              <w:fldChar w:fldCharType="end"/>
            </w:r>
            <w:r w:rsidR="00F5208C" w:rsidRPr="0054657B">
              <w:rPr>
                <w:b/>
                <w:bCs/>
                <w:sz w:val="20"/>
                <w:szCs w:val="20"/>
              </w:rPr>
              <w:t>(g)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6EA0B270" w14:textId="77777777" w:rsidR="000828D0" w:rsidRPr="0070415A" w:rsidRDefault="000828D0" w:rsidP="000828D0">
            <w:pPr>
              <w:spacing w:line="360" w:lineRule="auto"/>
              <w:rPr>
                <w:b/>
                <w:bCs/>
                <w:sz w:val="20"/>
                <w:szCs w:val="20"/>
              </w:rPr>
            </w:pPr>
            <w:r w:rsidRPr="0070415A">
              <w:rPr>
                <w:b/>
                <w:bCs/>
                <w:sz w:val="20"/>
                <w:szCs w:val="20"/>
              </w:rPr>
              <w:t xml:space="preserve">Iodine content </w:t>
            </w:r>
            <w:r w:rsidRPr="0070415A">
              <w:rPr>
                <w:b/>
                <w:bCs/>
                <w:sz w:val="20"/>
                <w:szCs w:val="20"/>
              </w:rPr>
              <w:br/>
              <w:t>(µg/100 g)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</w:tcPr>
          <w:p w14:paraId="25EA5FDC" w14:textId="77777777" w:rsidR="000828D0" w:rsidRPr="0070415A" w:rsidRDefault="000828D0" w:rsidP="000828D0">
            <w:pPr>
              <w:spacing w:line="360" w:lineRule="auto"/>
              <w:rPr>
                <w:b/>
                <w:bCs/>
                <w:sz w:val="20"/>
                <w:szCs w:val="20"/>
              </w:rPr>
            </w:pPr>
            <w:r w:rsidRPr="0070415A">
              <w:rPr>
                <w:b/>
                <w:bCs/>
                <w:sz w:val="20"/>
                <w:szCs w:val="20"/>
              </w:rPr>
              <w:t>Iodine per portion (</w:t>
            </w:r>
            <w:r w:rsidRPr="0070415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µg/portion)</w:t>
            </w:r>
          </w:p>
        </w:tc>
      </w:tr>
      <w:tr w:rsidR="000828D0" w:rsidRPr="006F4054" w14:paraId="54EF22C9" w14:textId="77777777" w:rsidTr="000828D0">
        <w:trPr>
          <w:trHeight w:val="374"/>
        </w:trPr>
        <w:tc>
          <w:tcPr>
            <w:tcW w:w="1310" w:type="dxa"/>
            <w:vMerge w:val="restart"/>
            <w:tcBorders>
              <w:top w:val="single" w:sz="4" w:space="0" w:color="auto"/>
            </w:tcBorders>
          </w:tcPr>
          <w:p w14:paraId="75B7919D" w14:textId="77777777" w:rsidR="000828D0" w:rsidRPr="0070415A" w:rsidRDefault="000828D0" w:rsidP="000828D0">
            <w:pPr>
              <w:spacing w:line="360" w:lineRule="auto"/>
              <w:rPr>
                <w:b/>
                <w:bCs/>
                <w:sz w:val="20"/>
                <w:szCs w:val="20"/>
              </w:rPr>
            </w:pPr>
            <w:r w:rsidRPr="0070415A">
              <w:rPr>
                <w:b/>
                <w:bCs/>
                <w:sz w:val="20"/>
                <w:szCs w:val="20"/>
              </w:rPr>
              <w:t xml:space="preserve">Milk </w:t>
            </w:r>
          </w:p>
        </w:tc>
        <w:tc>
          <w:tcPr>
            <w:tcW w:w="2801" w:type="dxa"/>
            <w:tcBorders>
              <w:top w:val="single" w:sz="4" w:space="0" w:color="auto"/>
            </w:tcBorders>
          </w:tcPr>
          <w:p w14:paraId="1E5A239B" w14:textId="77777777" w:rsidR="000828D0" w:rsidRPr="0070415A" w:rsidRDefault="000828D0" w:rsidP="000828D0">
            <w:pPr>
              <w:spacing w:line="360" w:lineRule="auto"/>
              <w:rPr>
                <w:sz w:val="20"/>
                <w:szCs w:val="20"/>
              </w:rPr>
            </w:pPr>
            <w:r w:rsidRPr="0070415A">
              <w:rPr>
                <w:sz w:val="20"/>
                <w:szCs w:val="20"/>
              </w:rPr>
              <w:t>Cow’s Milk</w:t>
            </w:r>
          </w:p>
        </w:tc>
        <w:tc>
          <w:tcPr>
            <w:tcW w:w="1418" w:type="dxa"/>
            <w:vMerge w:val="restart"/>
            <w:tcBorders>
              <w:top w:val="single" w:sz="4" w:space="0" w:color="auto"/>
            </w:tcBorders>
          </w:tcPr>
          <w:p w14:paraId="0314B69F" w14:textId="77777777" w:rsidR="000828D0" w:rsidRPr="0054657B" w:rsidRDefault="000828D0" w:rsidP="000828D0">
            <w:pPr>
              <w:spacing w:line="360" w:lineRule="auto"/>
              <w:rPr>
                <w:sz w:val="20"/>
                <w:szCs w:val="20"/>
              </w:rPr>
            </w:pPr>
            <w:r w:rsidRPr="0054657B">
              <w:rPr>
                <w:sz w:val="20"/>
                <w:szCs w:val="20"/>
              </w:rPr>
              <w:t>100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4CAEA5E9" w14:textId="77777777" w:rsidR="000828D0" w:rsidRPr="0070415A" w:rsidRDefault="000828D0" w:rsidP="000828D0">
            <w:pPr>
              <w:spacing w:line="360" w:lineRule="auto"/>
              <w:rPr>
                <w:sz w:val="20"/>
                <w:szCs w:val="20"/>
              </w:rPr>
            </w:pPr>
            <w:r w:rsidRPr="0070415A">
              <w:rPr>
                <w:sz w:val="20"/>
                <w:szCs w:val="20"/>
              </w:rPr>
              <w:t>30</w:t>
            </w:r>
            <w:r w:rsidRPr="0070415A">
              <w:rPr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841" w:type="dxa"/>
            <w:tcBorders>
              <w:top w:val="single" w:sz="4" w:space="0" w:color="auto"/>
            </w:tcBorders>
          </w:tcPr>
          <w:p w14:paraId="631FC5AB" w14:textId="77777777" w:rsidR="000828D0" w:rsidRPr="0070415A" w:rsidRDefault="000828D0" w:rsidP="000828D0">
            <w:pPr>
              <w:spacing w:line="36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  <w:r w:rsidRPr="0070415A">
              <w:rPr>
                <w:sz w:val="20"/>
                <w:szCs w:val="20"/>
              </w:rPr>
              <w:t>0</w:t>
            </w:r>
          </w:p>
        </w:tc>
      </w:tr>
      <w:tr w:rsidR="000828D0" w:rsidRPr="006F4054" w14:paraId="3F3A657B" w14:textId="77777777" w:rsidTr="000828D0">
        <w:trPr>
          <w:trHeight w:val="374"/>
        </w:trPr>
        <w:tc>
          <w:tcPr>
            <w:tcW w:w="1310" w:type="dxa"/>
            <w:vMerge/>
          </w:tcPr>
          <w:p w14:paraId="751667E9" w14:textId="77777777" w:rsidR="000828D0" w:rsidRPr="0070415A" w:rsidRDefault="000828D0" w:rsidP="000828D0">
            <w:pPr>
              <w:spacing w:line="360" w:lineRule="auto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2801" w:type="dxa"/>
          </w:tcPr>
          <w:p w14:paraId="779D4F40" w14:textId="77777777" w:rsidR="000828D0" w:rsidRPr="0070415A" w:rsidRDefault="000828D0" w:rsidP="000828D0">
            <w:pPr>
              <w:spacing w:line="360" w:lineRule="auto"/>
              <w:rPr>
                <w:sz w:val="20"/>
                <w:szCs w:val="20"/>
              </w:rPr>
            </w:pPr>
            <w:r w:rsidRPr="0070415A">
              <w:rPr>
                <w:sz w:val="20"/>
                <w:szCs w:val="20"/>
              </w:rPr>
              <w:t>Fortified milk-alternative</w:t>
            </w:r>
          </w:p>
        </w:tc>
        <w:tc>
          <w:tcPr>
            <w:tcW w:w="1418" w:type="dxa"/>
            <w:vMerge/>
          </w:tcPr>
          <w:p w14:paraId="68F642F5" w14:textId="77777777" w:rsidR="000828D0" w:rsidRPr="0054657B" w:rsidRDefault="000828D0" w:rsidP="000828D0">
            <w:pPr>
              <w:spacing w:line="360" w:lineRule="auto"/>
              <w:rPr>
                <w:sz w:val="20"/>
                <w:szCs w:val="20"/>
              </w:rPr>
            </w:pPr>
          </w:p>
        </w:tc>
        <w:tc>
          <w:tcPr>
            <w:tcW w:w="1559" w:type="dxa"/>
          </w:tcPr>
          <w:p w14:paraId="4A73A2D2" w14:textId="77777777" w:rsidR="000828D0" w:rsidRPr="0070415A" w:rsidRDefault="000828D0" w:rsidP="000828D0">
            <w:pPr>
              <w:spacing w:line="360" w:lineRule="auto"/>
              <w:rPr>
                <w:sz w:val="20"/>
                <w:szCs w:val="20"/>
              </w:rPr>
            </w:pPr>
            <w:r w:rsidRPr="0070415A">
              <w:rPr>
                <w:sz w:val="20"/>
                <w:szCs w:val="20"/>
              </w:rPr>
              <w:t>24.8</w:t>
            </w:r>
            <w:r w:rsidRPr="0070415A">
              <w:rPr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841" w:type="dxa"/>
          </w:tcPr>
          <w:p w14:paraId="513A28C1" w14:textId="77777777" w:rsidR="000828D0" w:rsidRPr="0070415A" w:rsidRDefault="000828D0" w:rsidP="000828D0">
            <w:pPr>
              <w:spacing w:line="36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4.8</w:t>
            </w:r>
          </w:p>
        </w:tc>
      </w:tr>
      <w:tr w:rsidR="000828D0" w:rsidRPr="006F4054" w14:paraId="1F129593" w14:textId="77777777" w:rsidTr="000828D0">
        <w:trPr>
          <w:trHeight w:val="374"/>
        </w:trPr>
        <w:tc>
          <w:tcPr>
            <w:tcW w:w="1310" w:type="dxa"/>
            <w:vMerge/>
          </w:tcPr>
          <w:p w14:paraId="3E53F2B4" w14:textId="77777777" w:rsidR="000828D0" w:rsidRPr="0070415A" w:rsidRDefault="000828D0" w:rsidP="000828D0">
            <w:pPr>
              <w:spacing w:line="360" w:lineRule="auto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2801" w:type="dxa"/>
          </w:tcPr>
          <w:p w14:paraId="3592C71F" w14:textId="77777777" w:rsidR="000828D0" w:rsidRPr="0070415A" w:rsidRDefault="000828D0" w:rsidP="000828D0">
            <w:pPr>
              <w:spacing w:line="360" w:lineRule="auto"/>
              <w:rPr>
                <w:sz w:val="20"/>
                <w:szCs w:val="20"/>
              </w:rPr>
            </w:pPr>
            <w:r w:rsidRPr="0070415A">
              <w:rPr>
                <w:sz w:val="20"/>
                <w:szCs w:val="20"/>
              </w:rPr>
              <w:t>Unfortified milk alternative</w:t>
            </w:r>
          </w:p>
        </w:tc>
        <w:tc>
          <w:tcPr>
            <w:tcW w:w="1418" w:type="dxa"/>
            <w:vMerge/>
          </w:tcPr>
          <w:p w14:paraId="5AEDC108" w14:textId="77777777" w:rsidR="000828D0" w:rsidRPr="0054657B" w:rsidRDefault="000828D0" w:rsidP="000828D0">
            <w:pPr>
              <w:spacing w:line="360" w:lineRule="auto"/>
              <w:rPr>
                <w:sz w:val="20"/>
                <w:szCs w:val="20"/>
              </w:rPr>
            </w:pPr>
          </w:p>
        </w:tc>
        <w:tc>
          <w:tcPr>
            <w:tcW w:w="1559" w:type="dxa"/>
          </w:tcPr>
          <w:p w14:paraId="6E1348C3" w14:textId="77777777" w:rsidR="000828D0" w:rsidRPr="0070415A" w:rsidRDefault="000828D0" w:rsidP="000828D0">
            <w:pPr>
              <w:spacing w:line="360" w:lineRule="auto"/>
              <w:rPr>
                <w:sz w:val="20"/>
                <w:szCs w:val="20"/>
              </w:rPr>
            </w:pPr>
            <w:r w:rsidRPr="0070415A">
              <w:rPr>
                <w:sz w:val="20"/>
                <w:szCs w:val="20"/>
              </w:rPr>
              <w:t>0.56</w:t>
            </w:r>
            <w:r w:rsidRPr="0070415A">
              <w:rPr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1841" w:type="dxa"/>
          </w:tcPr>
          <w:p w14:paraId="74DB6084" w14:textId="77777777" w:rsidR="000828D0" w:rsidRPr="0070415A" w:rsidRDefault="000828D0" w:rsidP="000828D0">
            <w:pPr>
              <w:spacing w:line="36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6</w:t>
            </w:r>
          </w:p>
        </w:tc>
      </w:tr>
      <w:tr w:rsidR="000828D0" w:rsidRPr="006F4054" w14:paraId="14A07AA6" w14:textId="77777777" w:rsidTr="000828D0">
        <w:trPr>
          <w:trHeight w:val="374"/>
        </w:trPr>
        <w:tc>
          <w:tcPr>
            <w:tcW w:w="1310" w:type="dxa"/>
            <w:vMerge w:val="restart"/>
          </w:tcPr>
          <w:p w14:paraId="2700F85A" w14:textId="77777777" w:rsidR="000828D0" w:rsidRPr="0070415A" w:rsidRDefault="000828D0" w:rsidP="000828D0">
            <w:pPr>
              <w:spacing w:line="360" w:lineRule="auto"/>
              <w:rPr>
                <w:b/>
                <w:bCs/>
                <w:sz w:val="20"/>
                <w:szCs w:val="20"/>
              </w:rPr>
            </w:pPr>
            <w:r w:rsidRPr="0070415A">
              <w:rPr>
                <w:b/>
                <w:bCs/>
                <w:sz w:val="20"/>
                <w:szCs w:val="20"/>
              </w:rPr>
              <w:t>Yoghurt</w:t>
            </w:r>
          </w:p>
        </w:tc>
        <w:tc>
          <w:tcPr>
            <w:tcW w:w="2801" w:type="dxa"/>
          </w:tcPr>
          <w:p w14:paraId="6B446744" w14:textId="77777777" w:rsidR="000828D0" w:rsidRPr="0070415A" w:rsidRDefault="000828D0" w:rsidP="000828D0">
            <w:pPr>
              <w:spacing w:line="360" w:lineRule="auto"/>
              <w:rPr>
                <w:sz w:val="20"/>
                <w:szCs w:val="20"/>
              </w:rPr>
            </w:pPr>
            <w:r w:rsidRPr="0070415A">
              <w:rPr>
                <w:sz w:val="20"/>
                <w:szCs w:val="20"/>
              </w:rPr>
              <w:t>Yoghurt from cow’s milk</w:t>
            </w:r>
          </w:p>
        </w:tc>
        <w:tc>
          <w:tcPr>
            <w:tcW w:w="1418" w:type="dxa"/>
            <w:vMerge w:val="restart"/>
          </w:tcPr>
          <w:p w14:paraId="3A3A7BFD" w14:textId="77777777" w:rsidR="000828D0" w:rsidRPr="0054657B" w:rsidRDefault="000828D0" w:rsidP="000828D0">
            <w:pPr>
              <w:spacing w:line="360" w:lineRule="auto"/>
              <w:rPr>
                <w:sz w:val="20"/>
                <w:szCs w:val="20"/>
              </w:rPr>
            </w:pPr>
            <w:r w:rsidRPr="0054657B">
              <w:rPr>
                <w:sz w:val="20"/>
                <w:szCs w:val="20"/>
              </w:rPr>
              <w:t>125</w:t>
            </w:r>
          </w:p>
        </w:tc>
        <w:tc>
          <w:tcPr>
            <w:tcW w:w="1559" w:type="dxa"/>
          </w:tcPr>
          <w:p w14:paraId="70B35C1E" w14:textId="77777777" w:rsidR="000828D0" w:rsidRPr="0070415A" w:rsidRDefault="000828D0" w:rsidP="000828D0">
            <w:pPr>
              <w:spacing w:line="360" w:lineRule="auto"/>
              <w:rPr>
                <w:sz w:val="20"/>
                <w:szCs w:val="20"/>
              </w:rPr>
            </w:pPr>
            <w:r w:rsidRPr="0070415A">
              <w:rPr>
                <w:sz w:val="20"/>
                <w:szCs w:val="20"/>
              </w:rPr>
              <w:t>36.5</w:t>
            </w:r>
            <w:r w:rsidRPr="0070415A">
              <w:rPr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841" w:type="dxa"/>
          </w:tcPr>
          <w:p w14:paraId="2BE1E87B" w14:textId="77777777" w:rsidR="000828D0" w:rsidRPr="0070415A" w:rsidRDefault="000828D0" w:rsidP="000828D0">
            <w:pPr>
              <w:spacing w:line="36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5.6</w:t>
            </w:r>
          </w:p>
        </w:tc>
      </w:tr>
      <w:tr w:rsidR="000828D0" w:rsidRPr="006F4054" w14:paraId="222D286F" w14:textId="77777777" w:rsidTr="000828D0">
        <w:trPr>
          <w:trHeight w:val="374"/>
        </w:trPr>
        <w:tc>
          <w:tcPr>
            <w:tcW w:w="1310" w:type="dxa"/>
            <w:vMerge/>
          </w:tcPr>
          <w:p w14:paraId="6B8DDC1D" w14:textId="77777777" w:rsidR="000828D0" w:rsidRPr="0070415A" w:rsidRDefault="000828D0" w:rsidP="000828D0">
            <w:pPr>
              <w:spacing w:line="360" w:lineRule="auto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2801" w:type="dxa"/>
          </w:tcPr>
          <w:p w14:paraId="3C422C03" w14:textId="77777777" w:rsidR="000828D0" w:rsidRPr="0070415A" w:rsidRDefault="000828D0" w:rsidP="000828D0">
            <w:pPr>
              <w:spacing w:line="360" w:lineRule="auto"/>
              <w:rPr>
                <w:sz w:val="20"/>
                <w:szCs w:val="20"/>
              </w:rPr>
            </w:pPr>
            <w:r w:rsidRPr="0070415A">
              <w:rPr>
                <w:sz w:val="20"/>
                <w:szCs w:val="20"/>
              </w:rPr>
              <w:t>Fortified yoghurt alternative</w:t>
            </w:r>
          </w:p>
        </w:tc>
        <w:tc>
          <w:tcPr>
            <w:tcW w:w="1418" w:type="dxa"/>
            <w:vMerge/>
          </w:tcPr>
          <w:p w14:paraId="519F4315" w14:textId="77777777" w:rsidR="000828D0" w:rsidRPr="0054657B" w:rsidRDefault="000828D0" w:rsidP="000828D0">
            <w:pPr>
              <w:spacing w:line="360" w:lineRule="auto"/>
              <w:rPr>
                <w:sz w:val="20"/>
                <w:szCs w:val="20"/>
              </w:rPr>
            </w:pPr>
          </w:p>
        </w:tc>
        <w:tc>
          <w:tcPr>
            <w:tcW w:w="1559" w:type="dxa"/>
          </w:tcPr>
          <w:p w14:paraId="65DD6E38" w14:textId="77777777" w:rsidR="000828D0" w:rsidRPr="0070415A" w:rsidRDefault="000828D0" w:rsidP="000828D0">
            <w:pPr>
              <w:spacing w:line="360" w:lineRule="auto"/>
              <w:rPr>
                <w:sz w:val="20"/>
                <w:szCs w:val="20"/>
              </w:rPr>
            </w:pPr>
            <w:r w:rsidRPr="0070415A">
              <w:rPr>
                <w:sz w:val="20"/>
                <w:szCs w:val="20"/>
              </w:rPr>
              <w:t>22.5</w:t>
            </w:r>
            <w:r w:rsidRPr="0070415A">
              <w:rPr>
                <w:sz w:val="20"/>
                <w:szCs w:val="20"/>
                <w:vertAlign w:val="superscript"/>
              </w:rPr>
              <w:t xml:space="preserve"> b</w:t>
            </w:r>
          </w:p>
        </w:tc>
        <w:tc>
          <w:tcPr>
            <w:tcW w:w="1841" w:type="dxa"/>
          </w:tcPr>
          <w:p w14:paraId="7ADA4244" w14:textId="77777777" w:rsidR="000828D0" w:rsidRPr="0070415A" w:rsidRDefault="000828D0" w:rsidP="000828D0">
            <w:pPr>
              <w:spacing w:line="36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8</w:t>
            </w:r>
            <w:r w:rsidRPr="0070415A"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t>1</w:t>
            </w:r>
          </w:p>
        </w:tc>
      </w:tr>
      <w:tr w:rsidR="000828D0" w:rsidRPr="006F4054" w14:paraId="12C079B2" w14:textId="77777777" w:rsidTr="000828D0">
        <w:trPr>
          <w:trHeight w:val="374"/>
        </w:trPr>
        <w:tc>
          <w:tcPr>
            <w:tcW w:w="1310" w:type="dxa"/>
            <w:vMerge/>
          </w:tcPr>
          <w:p w14:paraId="3974FC5F" w14:textId="77777777" w:rsidR="000828D0" w:rsidRPr="0070415A" w:rsidRDefault="000828D0" w:rsidP="000828D0">
            <w:pPr>
              <w:spacing w:line="360" w:lineRule="auto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2801" w:type="dxa"/>
          </w:tcPr>
          <w:p w14:paraId="58029E61" w14:textId="77777777" w:rsidR="000828D0" w:rsidRPr="0070415A" w:rsidRDefault="000828D0" w:rsidP="000828D0">
            <w:pPr>
              <w:spacing w:line="360" w:lineRule="auto"/>
              <w:rPr>
                <w:sz w:val="20"/>
                <w:szCs w:val="20"/>
              </w:rPr>
            </w:pPr>
            <w:r w:rsidRPr="0070415A">
              <w:rPr>
                <w:sz w:val="20"/>
                <w:szCs w:val="20"/>
              </w:rPr>
              <w:t>Unfortified yoghurt alternative</w:t>
            </w:r>
          </w:p>
        </w:tc>
        <w:tc>
          <w:tcPr>
            <w:tcW w:w="1418" w:type="dxa"/>
            <w:vMerge/>
          </w:tcPr>
          <w:p w14:paraId="7782CF38" w14:textId="77777777" w:rsidR="000828D0" w:rsidRPr="0054657B" w:rsidRDefault="000828D0" w:rsidP="000828D0">
            <w:pPr>
              <w:spacing w:line="360" w:lineRule="auto"/>
              <w:rPr>
                <w:sz w:val="20"/>
                <w:szCs w:val="20"/>
              </w:rPr>
            </w:pPr>
          </w:p>
        </w:tc>
        <w:tc>
          <w:tcPr>
            <w:tcW w:w="1559" w:type="dxa"/>
          </w:tcPr>
          <w:p w14:paraId="70548B55" w14:textId="77777777" w:rsidR="000828D0" w:rsidRPr="0070415A" w:rsidRDefault="000828D0" w:rsidP="000828D0">
            <w:pPr>
              <w:spacing w:line="360" w:lineRule="auto"/>
              <w:rPr>
                <w:sz w:val="20"/>
                <w:szCs w:val="20"/>
              </w:rPr>
            </w:pPr>
            <w:r w:rsidRPr="0070415A">
              <w:rPr>
                <w:sz w:val="20"/>
                <w:szCs w:val="20"/>
              </w:rPr>
              <w:t>0.84</w:t>
            </w:r>
            <w:r w:rsidRPr="0070415A">
              <w:rPr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1841" w:type="dxa"/>
          </w:tcPr>
          <w:p w14:paraId="76721C9C" w14:textId="77777777" w:rsidR="000828D0" w:rsidRPr="0070415A" w:rsidRDefault="000828D0" w:rsidP="000828D0">
            <w:pPr>
              <w:spacing w:line="360" w:lineRule="auto"/>
              <w:rPr>
                <w:sz w:val="20"/>
                <w:szCs w:val="20"/>
              </w:rPr>
            </w:pPr>
            <w:r w:rsidRPr="0070415A">
              <w:rPr>
                <w:rFonts w:cstheme="minorHAnsi"/>
                <w:bCs/>
                <w:sz w:val="20"/>
                <w:szCs w:val="20"/>
              </w:rPr>
              <w:t>1.</w:t>
            </w:r>
            <w:r>
              <w:rPr>
                <w:rFonts w:cstheme="minorHAnsi"/>
                <w:bCs/>
                <w:sz w:val="20"/>
                <w:szCs w:val="20"/>
              </w:rPr>
              <w:t>01</w:t>
            </w:r>
          </w:p>
        </w:tc>
      </w:tr>
      <w:tr w:rsidR="000828D0" w:rsidRPr="006F4054" w14:paraId="4BFBEFC8" w14:textId="77777777" w:rsidTr="000828D0">
        <w:trPr>
          <w:trHeight w:val="374"/>
        </w:trPr>
        <w:tc>
          <w:tcPr>
            <w:tcW w:w="1310" w:type="dxa"/>
            <w:vMerge w:val="restart"/>
          </w:tcPr>
          <w:p w14:paraId="7D09603A" w14:textId="77777777" w:rsidR="000828D0" w:rsidRPr="0070415A" w:rsidRDefault="000828D0" w:rsidP="000828D0">
            <w:pPr>
              <w:spacing w:line="360" w:lineRule="auto"/>
              <w:rPr>
                <w:b/>
                <w:bCs/>
                <w:sz w:val="20"/>
                <w:szCs w:val="20"/>
              </w:rPr>
            </w:pPr>
            <w:r w:rsidRPr="0070415A">
              <w:rPr>
                <w:b/>
                <w:bCs/>
                <w:sz w:val="20"/>
                <w:szCs w:val="20"/>
              </w:rPr>
              <w:t>Cheese</w:t>
            </w:r>
          </w:p>
        </w:tc>
        <w:tc>
          <w:tcPr>
            <w:tcW w:w="2801" w:type="dxa"/>
          </w:tcPr>
          <w:p w14:paraId="6BBD849B" w14:textId="77777777" w:rsidR="000828D0" w:rsidRPr="0070415A" w:rsidRDefault="000828D0" w:rsidP="000828D0">
            <w:pPr>
              <w:spacing w:line="360" w:lineRule="auto"/>
              <w:rPr>
                <w:sz w:val="20"/>
                <w:szCs w:val="20"/>
              </w:rPr>
            </w:pPr>
            <w:r w:rsidRPr="0070415A">
              <w:rPr>
                <w:sz w:val="20"/>
                <w:szCs w:val="20"/>
              </w:rPr>
              <w:t xml:space="preserve">Cheese from cow’s milk </w:t>
            </w:r>
          </w:p>
        </w:tc>
        <w:tc>
          <w:tcPr>
            <w:tcW w:w="1418" w:type="dxa"/>
            <w:vMerge w:val="restart"/>
          </w:tcPr>
          <w:p w14:paraId="6095321B" w14:textId="77777777" w:rsidR="000828D0" w:rsidRPr="0054657B" w:rsidRDefault="000828D0" w:rsidP="000828D0">
            <w:pPr>
              <w:spacing w:line="360" w:lineRule="auto"/>
              <w:rPr>
                <w:sz w:val="20"/>
                <w:szCs w:val="20"/>
              </w:rPr>
            </w:pPr>
            <w:r w:rsidRPr="0054657B">
              <w:rPr>
                <w:sz w:val="20"/>
                <w:szCs w:val="20"/>
              </w:rPr>
              <w:t>20</w:t>
            </w:r>
          </w:p>
        </w:tc>
        <w:tc>
          <w:tcPr>
            <w:tcW w:w="1559" w:type="dxa"/>
          </w:tcPr>
          <w:p w14:paraId="56B02321" w14:textId="77777777" w:rsidR="000828D0" w:rsidRPr="0070415A" w:rsidRDefault="000828D0" w:rsidP="000828D0">
            <w:pPr>
              <w:spacing w:line="360" w:lineRule="auto"/>
              <w:rPr>
                <w:sz w:val="20"/>
                <w:szCs w:val="20"/>
              </w:rPr>
            </w:pPr>
            <w:r w:rsidRPr="0070415A">
              <w:rPr>
                <w:sz w:val="20"/>
                <w:szCs w:val="20"/>
              </w:rPr>
              <w:t>29.5</w:t>
            </w:r>
            <w:r w:rsidRPr="0070415A">
              <w:rPr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841" w:type="dxa"/>
          </w:tcPr>
          <w:p w14:paraId="3E40835A" w14:textId="77777777" w:rsidR="000828D0" w:rsidRPr="0070415A" w:rsidRDefault="000828D0" w:rsidP="000828D0">
            <w:pPr>
              <w:spacing w:line="36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.9</w:t>
            </w:r>
          </w:p>
        </w:tc>
      </w:tr>
      <w:tr w:rsidR="000828D0" w:rsidRPr="006F4054" w14:paraId="49080F42" w14:textId="77777777" w:rsidTr="000828D0">
        <w:trPr>
          <w:trHeight w:val="374"/>
        </w:trPr>
        <w:tc>
          <w:tcPr>
            <w:tcW w:w="1310" w:type="dxa"/>
            <w:vMerge/>
          </w:tcPr>
          <w:p w14:paraId="1B2AAE90" w14:textId="77777777" w:rsidR="000828D0" w:rsidRPr="0070415A" w:rsidRDefault="000828D0" w:rsidP="000828D0">
            <w:pPr>
              <w:spacing w:line="360" w:lineRule="auto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2801" w:type="dxa"/>
          </w:tcPr>
          <w:p w14:paraId="4F779B29" w14:textId="77777777" w:rsidR="000828D0" w:rsidRPr="0070415A" w:rsidRDefault="000828D0" w:rsidP="000828D0">
            <w:pPr>
              <w:spacing w:line="360" w:lineRule="auto"/>
              <w:rPr>
                <w:sz w:val="20"/>
                <w:szCs w:val="20"/>
              </w:rPr>
            </w:pPr>
            <w:r w:rsidRPr="0070415A">
              <w:rPr>
                <w:sz w:val="20"/>
                <w:szCs w:val="20"/>
              </w:rPr>
              <w:t>Fortified cheese alternative</w:t>
            </w:r>
          </w:p>
        </w:tc>
        <w:tc>
          <w:tcPr>
            <w:tcW w:w="1418" w:type="dxa"/>
            <w:vMerge/>
          </w:tcPr>
          <w:p w14:paraId="3A884D5C" w14:textId="77777777" w:rsidR="000828D0" w:rsidRPr="0054657B" w:rsidRDefault="000828D0" w:rsidP="000828D0">
            <w:pPr>
              <w:spacing w:line="360" w:lineRule="auto"/>
              <w:rPr>
                <w:sz w:val="20"/>
                <w:szCs w:val="20"/>
              </w:rPr>
            </w:pPr>
          </w:p>
        </w:tc>
        <w:tc>
          <w:tcPr>
            <w:tcW w:w="1559" w:type="dxa"/>
          </w:tcPr>
          <w:p w14:paraId="1A0C979E" w14:textId="77777777" w:rsidR="000828D0" w:rsidRPr="0070415A" w:rsidRDefault="000828D0" w:rsidP="000828D0">
            <w:pPr>
              <w:spacing w:line="360" w:lineRule="auto"/>
              <w:rPr>
                <w:sz w:val="20"/>
                <w:szCs w:val="20"/>
              </w:rPr>
            </w:pPr>
            <w:r w:rsidRPr="0070415A">
              <w:rPr>
                <w:sz w:val="20"/>
                <w:szCs w:val="20"/>
              </w:rPr>
              <w:t>NA</w:t>
            </w:r>
          </w:p>
        </w:tc>
        <w:tc>
          <w:tcPr>
            <w:tcW w:w="1841" w:type="dxa"/>
          </w:tcPr>
          <w:p w14:paraId="70215007" w14:textId="77777777" w:rsidR="000828D0" w:rsidRPr="0070415A" w:rsidRDefault="000828D0" w:rsidP="000828D0">
            <w:pPr>
              <w:spacing w:line="360" w:lineRule="auto"/>
              <w:rPr>
                <w:sz w:val="20"/>
                <w:szCs w:val="20"/>
              </w:rPr>
            </w:pPr>
            <w:r w:rsidRPr="0070415A">
              <w:rPr>
                <w:sz w:val="20"/>
                <w:szCs w:val="20"/>
              </w:rPr>
              <w:t>NA</w:t>
            </w:r>
          </w:p>
        </w:tc>
      </w:tr>
      <w:tr w:rsidR="000828D0" w:rsidRPr="006F4054" w14:paraId="46032E01" w14:textId="77777777" w:rsidTr="000828D0">
        <w:trPr>
          <w:trHeight w:val="374"/>
        </w:trPr>
        <w:tc>
          <w:tcPr>
            <w:tcW w:w="1310" w:type="dxa"/>
            <w:vMerge/>
          </w:tcPr>
          <w:p w14:paraId="553E3469" w14:textId="77777777" w:rsidR="000828D0" w:rsidRPr="0070415A" w:rsidRDefault="000828D0" w:rsidP="000828D0">
            <w:pPr>
              <w:spacing w:line="360" w:lineRule="auto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2801" w:type="dxa"/>
          </w:tcPr>
          <w:p w14:paraId="4E6D8D64" w14:textId="77777777" w:rsidR="000828D0" w:rsidRPr="0070415A" w:rsidRDefault="000828D0" w:rsidP="000828D0">
            <w:pPr>
              <w:spacing w:line="360" w:lineRule="auto"/>
              <w:rPr>
                <w:sz w:val="20"/>
                <w:szCs w:val="20"/>
              </w:rPr>
            </w:pPr>
            <w:r w:rsidRPr="0070415A">
              <w:rPr>
                <w:sz w:val="20"/>
                <w:szCs w:val="20"/>
              </w:rPr>
              <w:t xml:space="preserve">Unfortified cheese alternative </w:t>
            </w:r>
          </w:p>
        </w:tc>
        <w:tc>
          <w:tcPr>
            <w:tcW w:w="1418" w:type="dxa"/>
            <w:vMerge/>
          </w:tcPr>
          <w:p w14:paraId="5BD608B9" w14:textId="77777777" w:rsidR="000828D0" w:rsidRPr="0054657B" w:rsidRDefault="000828D0" w:rsidP="000828D0">
            <w:pPr>
              <w:spacing w:line="360" w:lineRule="auto"/>
              <w:rPr>
                <w:sz w:val="20"/>
                <w:szCs w:val="20"/>
              </w:rPr>
            </w:pPr>
          </w:p>
        </w:tc>
        <w:tc>
          <w:tcPr>
            <w:tcW w:w="1559" w:type="dxa"/>
          </w:tcPr>
          <w:p w14:paraId="3D19816A" w14:textId="77777777" w:rsidR="000828D0" w:rsidRPr="0070415A" w:rsidRDefault="000828D0" w:rsidP="000828D0">
            <w:pPr>
              <w:spacing w:line="360" w:lineRule="auto"/>
              <w:rPr>
                <w:sz w:val="20"/>
                <w:szCs w:val="20"/>
              </w:rPr>
            </w:pPr>
            <w:r w:rsidRPr="0070415A">
              <w:rPr>
                <w:sz w:val="20"/>
                <w:szCs w:val="20"/>
              </w:rPr>
              <w:t>0.8</w:t>
            </w:r>
            <w:r w:rsidRPr="0070415A">
              <w:rPr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1841" w:type="dxa"/>
          </w:tcPr>
          <w:p w14:paraId="1686A20B" w14:textId="77777777" w:rsidR="000828D0" w:rsidRPr="0070415A" w:rsidRDefault="000828D0" w:rsidP="000828D0">
            <w:pPr>
              <w:spacing w:line="360" w:lineRule="auto"/>
              <w:rPr>
                <w:sz w:val="20"/>
                <w:szCs w:val="20"/>
              </w:rPr>
            </w:pPr>
            <w:r w:rsidRPr="0070415A">
              <w:rPr>
                <w:rFonts w:cstheme="minorHAnsi"/>
                <w:bCs/>
                <w:sz w:val="20"/>
                <w:szCs w:val="20"/>
              </w:rPr>
              <w:t>0.</w:t>
            </w:r>
            <w:r>
              <w:rPr>
                <w:rFonts w:cstheme="minorHAnsi"/>
                <w:bCs/>
                <w:sz w:val="20"/>
                <w:szCs w:val="20"/>
              </w:rPr>
              <w:t>16</w:t>
            </w:r>
          </w:p>
        </w:tc>
      </w:tr>
      <w:tr w:rsidR="000828D0" w:rsidRPr="006F4054" w14:paraId="6B589038" w14:textId="77777777" w:rsidTr="000828D0">
        <w:trPr>
          <w:trHeight w:val="374"/>
        </w:trPr>
        <w:tc>
          <w:tcPr>
            <w:tcW w:w="1310" w:type="dxa"/>
            <w:vMerge w:val="restart"/>
          </w:tcPr>
          <w:p w14:paraId="0308A413" w14:textId="77777777" w:rsidR="000828D0" w:rsidRPr="0070415A" w:rsidRDefault="000828D0" w:rsidP="000828D0">
            <w:pPr>
              <w:spacing w:line="360" w:lineRule="auto"/>
              <w:rPr>
                <w:b/>
                <w:bCs/>
                <w:sz w:val="20"/>
                <w:szCs w:val="20"/>
              </w:rPr>
            </w:pPr>
            <w:r w:rsidRPr="0070415A">
              <w:rPr>
                <w:b/>
                <w:bCs/>
                <w:sz w:val="20"/>
                <w:szCs w:val="20"/>
              </w:rPr>
              <w:t>Fish</w:t>
            </w:r>
          </w:p>
        </w:tc>
        <w:tc>
          <w:tcPr>
            <w:tcW w:w="2801" w:type="dxa"/>
          </w:tcPr>
          <w:p w14:paraId="7D8B19DB" w14:textId="77777777" w:rsidR="000828D0" w:rsidRPr="0070415A" w:rsidRDefault="000828D0" w:rsidP="000828D0">
            <w:pPr>
              <w:spacing w:line="36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</w:t>
            </w:r>
            <w:r w:rsidRPr="0070415A">
              <w:rPr>
                <w:sz w:val="20"/>
                <w:szCs w:val="20"/>
              </w:rPr>
              <w:t>hite fish</w:t>
            </w:r>
          </w:p>
        </w:tc>
        <w:tc>
          <w:tcPr>
            <w:tcW w:w="1418" w:type="dxa"/>
            <w:vMerge w:val="restart"/>
          </w:tcPr>
          <w:p w14:paraId="5C6BE62A" w14:textId="77777777" w:rsidR="000828D0" w:rsidRPr="0054657B" w:rsidRDefault="000828D0" w:rsidP="000828D0">
            <w:pPr>
              <w:spacing w:line="360" w:lineRule="auto"/>
              <w:rPr>
                <w:sz w:val="20"/>
                <w:szCs w:val="20"/>
              </w:rPr>
            </w:pPr>
            <w:r w:rsidRPr="0054657B">
              <w:rPr>
                <w:sz w:val="20"/>
                <w:szCs w:val="20"/>
              </w:rPr>
              <w:t xml:space="preserve">70 </w:t>
            </w:r>
          </w:p>
        </w:tc>
        <w:tc>
          <w:tcPr>
            <w:tcW w:w="1559" w:type="dxa"/>
          </w:tcPr>
          <w:p w14:paraId="3269B08D" w14:textId="77777777" w:rsidR="000828D0" w:rsidRPr="0070415A" w:rsidRDefault="000828D0" w:rsidP="000828D0">
            <w:pPr>
              <w:spacing w:line="360" w:lineRule="auto"/>
              <w:rPr>
                <w:sz w:val="20"/>
                <w:szCs w:val="20"/>
              </w:rPr>
            </w:pPr>
            <w:r w:rsidRPr="0070415A">
              <w:rPr>
                <w:sz w:val="20"/>
                <w:szCs w:val="20"/>
              </w:rPr>
              <w:t>1</w:t>
            </w:r>
            <w:r>
              <w:rPr>
                <w:sz w:val="20"/>
                <w:szCs w:val="20"/>
              </w:rPr>
              <w:t>06</w:t>
            </w:r>
            <w:r w:rsidRPr="0070415A">
              <w:rPr>
                <w:sz w:val="20"/>
                <w:szCs w:val="20"/>
                <w:vertAlign w:val="superscript"/>
              </w:rPr>
              <w:t xml:space="preserve"> a</w:t>
            </w:r>
          </w:p>
        </w:tc>
        <w:tc>
          <w:tcPr>
            <w:tcW w:w="1841" w:type="dxa"/>
          </w:tcPr>
          <w:p w14:paraId="1BA6DC27" w14:textId="42DBF638" w:rsidR="000828D0" w:rsidRPr="0070415A" w:rsidRDefault="000828D0" w:rsidP="000828D0">
            <w:pPr>
              <w:spacing w:line="36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</w:t>
            </w:r>
            <w:r w:rsidR="00170F73">
              <w:rPr>
                <w:sz w:val="20"/>
                <w:szCs w:val="20"/>
              </w:rPr>
              <w:t>4.2</w:t>
            </w:r>
          </w:p>
        </w:tc>
      </w:tr>
      <w:tr w:rsidR="000828D0" w:rsidRPr="006F4054" w14:paraId="6D3DA8C2" w14:textId="77777777" w:rsidTr="000828D0">
        <w:trPr>
          <w:trHeight w:val="374"/>
        </w:trPr>
        <w:tc>
          <w:tcPr>
            <w:tcW w:w="1310" w:type="dxa"/>
            <w:vMerge/>
          </w:tcPr>
          <w:p w14:paraId="3FA19C32" w14:textId="77777777" w:rsidR="000828D0" w:rsidRPr="0070415A" w:rsidRDefault="000828D0" w:rsidP="000828D0">
            <w:pPr>
              <w:spacing w:line="360" w:lineRule="auto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2801" w:type="dxa"/>
          </w:tcPr>
          <w:p w14:paraId="35F1FAB7" w14:textId="77777777" w:rsidR="000828D0" w:rsidRPr="0070415A" w:rsidRDefault="000828D0" w:rsidP="000828D0">
            <w:pPr>
              <w:spacing w:line="36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ily fish</w:t>
            </w:r>
          </w:p>
        </w:tc>
        <w:tc>
          <w:tcPr>
            <w:tcW w:w="1418" w:type="dxa"/>
            <w:vMerge/>
          </w:tcPr>
          <w:p w14:paraId="1F2BFC13" w14:textId="77777777" w:rsidR="000828D0" w:rsidRPr="0054657B" w:rsidRDefault="000828D0" w:rsidP="000828D0">
            <w:pPr>
              <w:spacing w:line="360" w:lineRule="auto"/>
              <w:rPr>
                <w:sz w:val="20"/>
                <w:szCs w:val="20"/>
              </w:rPr>
            </w:pPr>
          </w:p>
        </w:tc>
        <w:tc>
          <w:tcPr>
            <w:tcW w:w="1559" w:type="dxa"/>
          </w:tcPr>
          <w:p w14:paraId="75722437" w14:textId="77777777" w:rsidR="000828D0" w:rsidRPr="0070415A" w:rsidRDefault="000828D0" w:rsidP="000828D0">
            <w:pPr>
              <w:spacing w:line="36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4</w:t>
            </w:r>
          </w:p>
        </w:tc>
        <w:tc>
          <w:tcPr>
            <w:tcW w:w="1841" w:type="dxa"/>
          </w:tcPr>
          <w:p w14:paraId="36E43E7A" w14:textId="5B126113" w:rsidR="000828D0" w:rsidRDefault="00170F73" w:rsidP="000828D0">
            <w:pPr>
              <w:spacing w:line="36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</w:t>
            </w:r>
            <w:r w:rsidR="000828D0"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t>8</w:t>
            </w:r>
          </w:p>
        </w:tc>
      </w:tr>
      <w:tr w:rsidR="000828D0" w:rsidRPr="006F4054" w14:paraId="61FAC46D" w14:textId="77777777" w:rsidTr="000828D0">
        <w:trPr>
          <w:trHeight w:val="374"/>
        </w:trPr>
        <w:tc>
          <w:tcPr>
            <w:tcW w:w="1310" w:type="dxa"/>
            <w:vMerge/>
          </w:tcPr>
          <w:p w14:paraId="717FFD87" w14:textId="77777777" w:rsidR="000828D0" w:rsidRPr="0070415A" w:rsidRDefault="000828D0" w:rsidP="000828D0">
            <w:pPr>
              <w:spacing w:line="360" w:lineRule="auto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2801" w:type="dxa"/>
          </w:tcPr>
          <w:p w14:paraId="562E2957" w14:textId="77777777" w:rsidR="000828D0" w:rsidRPr="0070415A" w:rsidRDefault="000828D0" w:rsidP="000828D0">
            <w:pPr>
              <w:spacing w:line="36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ortified fish alternative</w:t>
            </w:r>
          </w:p>
        </w:tc>
        <w:tc>
          <w:tcPr>
            <w:tcW w:w="1418" w:type="dxa"/>
            <w:vMerge/>
          </w:tcPr>
          <w:p w14:paraId="43F4CDD7" w14:textId="77777777" w:rsidR="000828D0" w:rsidRPr="0054657B" w:rsidRDefault="000828D0" w:rsidP="000828D0">
            <w:pPr>
              <w:spacing w:line="360" w:lineRule="auto"/>
              <w:rPr>
                <w:sz w:val="20"/>
                <w:szCs w:val="20"/>
              </w:rPr>
            </w:pPr>
          </w:p>
        </w:tc>
        <w:tc>
          <w:tcPr>
            <w:tcW w:w="1559" w:type="dxa"/>
          </w:tcPr>
          <w:p w14:paraId="218985C7" w14:textId="77777777" w:rsidR="000828D0" w:rsidRPr="0070415A" w:rsidRDefault="000828D0" w:rsidP="000828D0">
            <w:pPr>
              <w:spacing w:line="36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A</w:t>
            </w:r>
          </w:p>
        </w:tc>
        <w:tc>
          <w:tcPr>
            <w:tcW w:w="1841" w:type="dxa"/>
          </w:tcPr>
          <w:p w14:paraId="33DDE083" w14:textId="77777777" w:rsidR="000828D0" w:rsidRPr="0070415A" w:rsidRDefault="000828D0" w:rsidP="000828D0">
            <w:pPr>
              <w:spacing w:line="36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A</w:t>
            </w:r>
          </w:p>
        </w:tc>
      </w:tr>
      <w:tr w:rsidR="000828D0" w:rsidRPr="006F4054" w14:paraId="247806FA" w14:textId="77777777" w:rsidTr="000828D0">
        <w:trPr>
          <w:trHeight w:val="396"/>
        </w:trPr>
        <w:tc>
          <w:tcPr>
            <w:tcW w:w="1310" w:type="dxa"/>
            <w:vMerge/>
          </w:tcPr>
          <w:p w14:paraId="6C4E6455" w14:textId="77777777" w:rsidR="000828D0" w:rsidRPr="0070415A" w:rsidRDefault="000828D0" w:rsidP="000828D0">
            <w:pPr>
              <w:spacing w:line="360" w:lineRule="auto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2801" w:type="dxa"/>
          </w:tcPr>
          <w:p w14:paraId="166C0FCF" w14:textId="77777777" w:rsidR="000828D0" w:rsidRPr="0070415A" w:rsidRDefault="000828D0" w:rsidP="000828D0">
            <w:pPr>
              <w:spacing w:line="360" w:lineRule="auto"/>
              <w:rPr>
                <w:sz w:val="20"/>
                <w:szCs w:val="20"/>
              </w:rPr>
            </w:pPr>
            <w:r w:rsidRPr="0070415A">
              <w:rPr>
                <w:sz w:val="20"/>
                <w:szCs w:val="20"/>
              </w:rPr>
              <w:t>Unfortified fish alternative</w:t>
            </w:r>
          </w:p>
        </w:tc>
        <w:tc>
          <w:tcPr>
            <w:tcW w:w="1418" w:type="dxa"/>
            <w:vMerge/>
          </w:tcPr>
          <w:p w14:paraId="4AA746A6" w14:textId="77777777" w:rsidR="000828D0" w:rsidRPr="0054657B" w:rsidRDefault="000828D0" w:rsidP="000828D0">
            <w:pPr>
              <w:spacing w:line="360" w:lineRule="auto"/>
              <w:rPr>
                <w:sz w:val="20"/>
                <w:szCs w:val="20"/>
              </w:rPr>
            </w:pPr>
          </w:p>
        </w:tc>
        <w:tc>
          <w:tcPr>
            <w:tcW w:w="1559" w:type="dxa"/>
          </w:tcPr>
          <w:p w14:paraId="0E4E2EF7" w14:textId="77777777" w:rsidR="000828D0" w:rsidRPr="0070415A" w:rsidRDefault="000828D0" w:rsidP="000828D0">
            <w:pPr>
              <w:spacing w:line="360" w:lineRule="auto"/>
              <w:rPr>
                <w:sz w:val="20"/>
                <w:szCs w:val="20"/>
              </w:rPr>
            </w:pPr>
            <w:r w:rsidRPr="0070415A">
              <w:rPr>
                <w:sz w:val="20"/>
                <w:szCs w:val="20"/>
              </w:rPr>
              <w:t>0.5</w:t>
            </w:r>
            <w:r w:rsidRPr="0070415A">
              <w:rPr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1841" w:type="dxa"/>
          </w:tcPr>
          <w:p w14:paraId="686C7958" w14:textId="7C978393" w:rsidR="000828D0" w:rsidRPr="0070415A" w:rsidRDefault="000828D0" w:rsidP="000828D0">
            <w:pPr>
              <w:spacing w:line="360" w:lineRule="auto"/>
              <w:rPr>
                <w:sz w:val="20"/>
                <w:szCs w:val="20"/>
              </w:rPr>
            </w:pPr>
            <w:r w:rsidRPr="0070415A">
              <w:rPr>
                <w:rFonts w:cstheme="minorHAnsi"/>
                <w:bCs/>
                <w:sz w:val="20"/>
                <w:szCs w:val="20"/>
              </w:rPr>
              <w:t>0.</w:t>
            </w:r>
            <w:r>
              <w:rPr>
                <w:rFonts w:cstheme="minorHAnsi"/>
                <w:bCs/>
                <w:sz w:val="20"/>
                <w:szCs w:val="20"/>
              </w:rPr>
              <w:t>3</w:t>
            </w:r>
            <w:r w:rsidR="00170F73">
              <w:rPr>
                <w:rFonts w:cstheme="minorHAnsi"/>
                <w:bCs/>
                <w:sz w:val="20"/>
                <w:szCs w:val="20"/>
              </w:rPr>
              <w:t>5</w:t>
            </w:r>
          </w:p>
        </w:tc>
      </w:tr>
    </w:tbl>
    <w:p w14:paraId="6786DB46" w14:textId="77777777" w:rsidR="00F5208C" w:rsidRDefault="00F5208C" w:rsidP="00F5208C">
      <w:r>
        <w:t>NA: fortified product not available on the market</w:t>
      </w:r>
    </w:p>
    <w:p w14:paraId="3B970B5C" w14:textId="77777777" w:rsidR="00F5208C" w:rsidRDefault="00F5208C" w:rsidP="00F5208C">
      <w:r w:rsidRPr="00F5208C">
        <w:rPr>
          <w:vertAlign w:val="superscript"/>
        </w:rPr>
        <w:t>a</w:t>
      </w:r>
      <w:r>
        <w:t xml:space="preserve"> Median values from UK food tables for milk (skimmed, semi-skimmed, 1% and whole cow’s milk), yoghurt (low fat, Greek, Fromage Frais, whole), cheese (soft, hard, cheese spread, processed), and fish (white and oily) (see detail in Supplementary Table S2)</w:t>
      </w:r>
    </w:p>
    <w:p w14:paraId="2C9B96B9" w14:textId="77777777" w:rsidR="00F5208C" w:rsidRDefault="00F5208C" w:rsidP="00F5208C">
      <w:r w:rsidRPr="00F5208C">
        <w:rPr>
          <w:vertAlign w:val="superscript"/>
        </w:rPr>
        <w:t>b</w:t>
      </w:r>
      <w:r>
        <w:t xml:space="preserve"> Median value from fortified product identified in our market survey (no fortified cheese product available on the market; Supplementary Table S1)</w:t>
      </w:r>
    </w:p>
    <w:p w14:paraId="624472F3" w14:textId="77777777" w:rsidR="006F08EA" w:rsidRDefault="00F5208C" w:rsidP="00F5208C">
      <w:r w:rsidRPr="00F5208C">
        <w:rPr>
          <w:vertAlign w:val="superscript"/>
        </w:rPr>
        <w:t>c</w:t>
      </w:r>
      <w:r>
        <w:t xml:space="preserve"> Calculated value based on iodine content of ingredient list (Supplementary Table S3). </w:t>
      </w:r>
    </w:p>
    <w:p w14:paraId="0A722103" w14:textId="77777777" w:rsidR="006F08EA" w:rsidRDefault="006F08EA">
      <w:r>
        <w:br w:type="page"/>
      </w:r>
    </w:p>
    <w:p w14:paraId="4263F8E6" w14:textId="77777777" w:rsidR="00B50B40" w:rsidRDefault="00B50B40" w:rsidP="00B50B40">
      <w:pPr>
        <w:pStyle w:val="Heading1"/>
        <w:sectPr w:rsidR="00B50B40" w:rsidSect="008644DC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155B33F9" w14:textId="2DDE40AD" w:rsidR="00E21F43" w:rsidRPr="00E978FA" w:rsidRDefault="00E21F43" w:rsidP="00B50B40">
      <w:pPr>
        <w:pStyle w:val="Heading1"/>
      </w:pPr>
      <w:r>
        <w:lastRenderedPageBreak/>
        <w:t xml:space="preserve">Supplementary </w:t>
      </w:r>
      <w:r w:rsidRPr="00E978FA">
        <w:t xml:space="preserve">Table </w:t>
      </w:r>
      <w:r>
        <w:t>S</w:t>
      </w:r>
      <w:r w:rsidRPr="00E978FA">
        <w:t>5. Dietary scenarios used to model the implications for daily iodine intake when replacing cow’s milk dairy products and fish with plant-based alternatives products.</w:t>
      </w:r>
    </w:p>
    <w:tbl>
      <w:tblPr>
        <w:tblStyle w:val="TableGrid"/>
        <w:tblW w:w="13874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04"/>
        <w:gridCol w:w="6004"/>
        <w:gridCol w:w="1789"/>
        <w:gridCol w:w="1212"/>
        <w:gridCol w:w="1814"/>
        <w:gridCol w:w="1551"/>
      </w:tblGrid>
      <w:tr w:rsidR="00CB45A7" w:rsidRPr="00B50B40" w14:paraId="7562BB23" w14:textId="77777777" w:rsidTr="00B50B40">
        <w:trPr>
          <w:trHeight w:val="207"/>
        </w:trPr>
        <w:tc>
          <w:tcPr>
            <w:tcW w:w="7508" w:type="dxa"/>
            <w:gridSpan w:val="2"/>
            <w:tcBorders>
              <w:bottom w:val="single" w:sz="4" w:space="0" w:color="auto"/>
            </w:tcBorders>
            <w:vAlign w:val="center"/>
          </w:tcPr>
          <w:p w14:paraId="61C3A126" w14:textId="77777777" w:rsidR="00CB45A7" w:rsidRPr="00B50B40" w:rsidRDefault="00CB45A7" w:rsidP="00A63AC5">
            <w:pPr>
              <w:jc w:val="center"/>
              <w:rPr>
                <w:rFonts w:cstheme="minorHAnsi"/>
                <w:b/>
                <w:sz w:val="20"/>
                <w:szCs w:val="20"/>
              </w:rPr>
            </w:pPr>
          </w:p>
        </w:tc>
        <w:tc>
          <w:tcPr>
            <w:tcW w:w="1789" w:type="dxa"/>
            <w:tcBorders>
              <w:bottom w:val="single" w:sz="4" w:space="0" w:color="auto"/>
            </w:tcBorders>
            <w:vAlign w:val="center"/>
          </w:tcPr>
          <w:p w14:paraId="290A1D67" w14:textId="77777777" w:rsidR="00CB45A7" w:rsidRPr="00B50B40" w:rsidRDefault="00CB45A7" w:rsidP="00A63AC5">
            <w:pPr>
              <w:jc w:val="center"/>
              <w:rPr>
                <w:rFonts w:cstheme="minorHAnsi"/>
                <w:b/>
                <w:sz w:val="20"/>
                <w:szCs w:val="20"/>
              </w:rPr>
            </w:pPr>
          </w:p>
        </w:tc>
        <w:tc>
          <w:tcPr>
            <w:tcW w:w="4577" w:type="dxa"/>
            <w:gridSpan w:val="3"/>
            <w:tcBorders>
              <w:bottom w:val="single" w:sz="4" w:space="0" w:color="auto"/>
            </w:tcBorders>
            <w:vAlign w:val="center"/>
          </w:tcPr>
          <w:p w14:paraId="0416AFCB" w14:textId="77777777" w:rsidR="00CB45A7" w:rsidRPr="00B50B40" w:rsidRDefault="00CB45A7" w:rsidP="00A63AC5">
            <w:pPr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B50B40">
              <w:rPr>
                <w:rFonts w:cstheme="minorHAnsi"/>
                <w:b/>
                <w:sz w:val="20"/>
                <w:szCs w:val="20"/>
              </w:rPr>
              <w:t xml:space="preserve">Iodine provided as percentage of iodine intake recommendation </w:t>
            </w:r>
          </w:p>
        </w:tc>
      </w:tr>
      <w:tr w:rsidR="00B50B40" w:rsidRPr="00B50B40" w14:paraId="5A3807D6" w14:textId="77777777" w:rsidTr="001F2806">
        <w:trPr>
          <w:trHeight w:val="207"/>
        </w:trPr>
        <w:tc>
          <w:tcPr>
            <w:tcW w:w="750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B216FD" w14:textId="77777777" w:rsidR="00CB45A7" w:rsidRPr="00B50B40" w:rsidRDefault="00CB45A7" w:rsidP="00A63AC5">
            <w:pPr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B50B40">
              <w:rPr>
                <w:rFonts w:cstheme="minorHAnsi"/>
                <w:b/>
                <w:sz w:val="20"/>
                <w:szCs w:val="20"/>
              </w:rPr>
              <w:t>Scenario</w:t>
            </w:r>
          </w:p>
        </w:tc>
        <w:tc>
          <w:tcPr>
            <w:tcW w:w="178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28C9B1" w14:textId="77777777" w:rsidR="00CB45A7" w:rsidRPr="00B50B40" w:rsidRDefault="00CB45A7" w:rsidP="00A63AC5">
            <w:pPr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B50B40">
              <w:rPr>
                <w:rFonts w:cstheme="minorHAnsi"/>
                <w:b/>
                <w:sz w:val="20"/>
                <w:szCs w:val="20"/>
              </w:rPr>
              <w:t xml:space="preserve">Iodine provided </w:t>
            </w:r>
            <w:r w:rsidRPr="00B50B40">
              <w:rPr>
                <w:rFonts w:cstheme="minorHAnsi"/>
                <w:b/>
                <w:sz w:val="20"/>
                <w:szCs w:val="20"/>
                <w:vertAlign w:val="superscript"/>
              </w:rPr>
              <w:t>a</w:t>
            </w:r>
            <w:r w:rsidRPr="00B50B40">
              <w:rPr>
                <w:rFonts w:cstheme="minorHAnsi"/>
                <w:b/>
                <w:sz w:val="20"/>
                <w:szCs w:val="20"/>
              </w:rPr>
              <w:t xml:space="preserve"> (µg/day)</w:t>
            </w:r>
          </w:p>
        </w:tc>
        <w:tc>
          <w:tcPr>
            <w:tcW w:w="121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CE66B6" w14:textId="654EE890" w:rsidR="00CB45A7" w:rsidRPr="00B50B40" w:rsidRDefault="00CB45A7" w:rsidP="00A63AC5">
            <w:pPr>
              <w:jc w:val="center"/>
              <w:rPr>
                <w:rFonts w:cstheme="minorHAnsi"/>
                <w:b/>
                <w:sz w:val="20"/>
                <w:szCs w:val="20"/>
                <w:vertAlign w:val="superscript"/>
              </w:rPr>
            </w:pPr>
            <w:r w:rsidRPr="00B50B40">
              <w:rPr>
                <w:rFonts w:cstheme="minorHAnsi"/>
                <w:b/>
                <w:sz w:val="20"/>
                <w:szCs w:val="20"/>
              </w:rPr>
              <w:t xml:space="preserve">Child (1-10) </w:t>
            </w:r>
            <w:r w:rsidRPr="00B50B40">
              <w:rPr>
                <w:rFonts w:cstheme="minorHAnsi"/>
                <w:b/>
                <w:sz w:val="20"/>
                <w:szCs w:val="20"/>
              </w:rPr>
              <w:br/>
            </w:r>
            <w:r w:rsidRPr="00B50B40">
              <w:rPr>
                <w:rFonts w:cstheme="minorHAnsi"/>
                <w:bCs/>
                <w:sz w:val="20"/>
                <w:szCs w:val="20"/>
              </w:rPr>
              <w:t>(% of 90 µg/day)</w:t>
            </w:r>
            <w:r w:rsidRPr="00B50B40">
              <w:rPr>
                <w:rFonts w:cstheme="minorHAnsi"/>
                <w:bCs/>
                <w:sz w:val="20"/>
                <w:szCs w:val="20"/>
              </w:rPr>
              <w:fldChar w:fldCharType="begin"/>
            </w:r>
            <w:r w:rsidR="00C04A8B">
              <w:rPr>
                <w:rFonts w:cstheme="minorHAnsi"/>
                <w:bCs/>
                <w:sz w:val="20"/>
                <w:szCs w:val="20"/>
              </w:rPr>
              <w:instrText xml:space="preserve"> ADDIN EN.CITE &lt;EndNote&gt;&lt;Cite&gt;&lt;Author&gt;European Food Safety Authority&lt;/Author&gt;&lt;Year&gt;2014&lt;/Year&gt;&lt;RecNum&gt;63&lt;/RecNum&gt;&lt;DisplayText&gt;&lt;style face="superscript"&gt;(6)&lt;/style&gt;&lt;/DisplayText&gt;&lt;record&gt;&lt;rec-number&gt;63&lt;/rec-number&gt;&lt;foreign-keys&gt;&lt;key app="EN" db-id="d099fves3p055ne2t59x95tpz0v9dstvs9pe" timestamp="1605112120" guid="76eb4ef2-e3b2-4834-8358-4becfd36a27d"&gt;63&lt;/key&gt;&lt;/foreign-keys&gt;&lt;ref-type name="Report"&gt;27&lt;/ref-type&gt;&lt;contributors&gt;&lt;authors&gt;&lt;author&gt;European Food Safety Authority,&lt;/author&gt;&lt;/authors&gt;&lt;/contributors&gt;&lt;titles&gt;&lt;title&gt;Scientific Opinion on Dietary Reference Values for iodine&lt;/title&gt;&lt;/titles&gt;&lt;dates&gt;&lt;year&gt;2014&lt;/year&gt;&lt;/dates&gt;&lt;urls&gt;&lt;/urls&gt;&lt;/record&gt;&lt;/Cite&gt;&lt;/EndNote&gt;</w:instrText>
            </w:r>
            <w:r w:rsidRPr="00B50B40">
              <w:rPr>
                <w:rFonts w:cstheme="minorHAnsi"/>
                <w:bCs/>
                <w:sz w:val="20"/>
                <w:szCs w:val="20"/>
              </w:rPr>
              <w:fldChar w:fldCharType="separate"/>
            </w:r>
            <w:r w:rsidR="00C04A8B" w:rsidRPr="00C04A8B">
              <w:rPr>
                <w:rFonts w:cstheme="minorHAnsi"/>
                <w:bCs/>
                <w:noProof/>
                <w:sz w:val="20"/>
                <w:szCs w:val="20"/>
                <w:vertAlign w:val="superscript"/>
              </w:rPr>
              <w:t>(6)</w:t>
            </w:r>
            <w:r w:rsidRPr="00B50B40">
              <w:rPr>
                <w:rFonts w:cstheme="minorHAnsi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81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474508" w14:textId="63A9FB0C" w:rsidR="00CB45A7" w:rsidRPr="00B50B40" w:rsidRDefault="00CB45A7" w:rsidP="00A63AC5">
            <w:pPr>
              <w:jc w:val="center"/>
              <w:rPr>
                <w:rFonts w:cstheme="minorHAnsi"/>
                <w:b/>
                <w:sz w:val="20"/>
                <w:szCs w:val="20"/>
                <w:vertAlign w:val="superscript"/>
              </w:rPr>
            </w:pPr>
            <w:r w:rsidRPr="00B50B40">
              <w:rPr>
                <w:rFonts w:cstheme="minorHAnsi"/>
                <w:b/>
                <w:sz w:val="20"/>
                <w:szCs w:val="20"/>
              </w:rPr>
              <w:t xml:space="preserve">Child 11-14 </w:t>
            </w:r>
            <w:r w:rsidRPr="00B50B40">
              <w:rPr>
                <w:rFonts w:cstheme="minorHAnsi"/>
                <w:b/>
                <w:sz w:val="20"/>
                <w:szCs w:val="20"/>
              </w:rPr>
              <w:br/>
            </w:r>
            <w:r w:rsidRPr="00B50B40">
              <w:rPr>
                <w:rFonts w:cstheme="minorHAnsi"/>
                <w:bCs/>
                <w:sz w:val="20"/>
                <w:szCs w:val="20"/>
              </w:rPr>
              <w:t>(% of 120 µg/day)</w:t>
            </w:r>
            <w:r w:rsidRPr="00B50B40">
              <w:rPr>
                <w:rFonts w:cstheme="minorHAnsi"/>
                <w:bCs/>
                <w:sz w:val="20"/>
                <w:szCs w:val="20"/>
              </w:rPr>
              <w:fldChar w:fldCharType="begin"/>
            </w:r>
            <w:r w:rsidR="00C04A8B">
              <w:rPr>
                <w:rFonts w:cstheme="minorHAnsi"/>
                <w:bCs/>
                <w:sz w:val="20"/>
                <w:szCs w:val="20"/>
              </w:rPr>
              <w:instrText xml:space="preserve"> ADDIN EN.CITE &lt;EndNote&gt;&lt;Cite&gt;&lt;Author&gt;European Food Safety Authority&lt;/Author&gt;&lt;Year&gt;2014&lt;/Year&gt;&lt;RecNum&gt;63&lt;/RecNum&gt;&lt;DisplayText&gt;&lt;style face="superscript"&gt;(6)&lt;/style&gt;&lt;/DisplayText&gt;&lt;record&gt;&lt;rec-number&gt;63&lt;/rec-number&gt;&lt;foreign-keys&gt;&lt;key app="EN" db-id="d099fves3p055ne2t59x95tpz0v9dstvs9pe" timestamp="1605112120" guid="76eb4ef2-e3b2-4834-8358-4becfd36a27d"&gt;63&lt;/key&gt;&lt;/foreign-keys&gt;&lt;ref-type name="Report"&gt;27&lt;/ref-type&gt;&lt;contributors&gt;&lt;authors&gt;&lt;author&gt;European Food Safety Authority,&lt;/author&gt;&lt;/authors&gt;&lt;/contributors&gt;&lt;titles&gt;&lt;title&gt;Scientific Opinion on Dietary Reference Values for iodine&lt;/title&gt;&lt;/titles&gt;&lt;dates&gt;&lt;year&gt;2014&lt;/year&gt;&lt;/dates&gt;&lt;urls&gt;&lt;/urls&gt;&lt;/record&gt;&lt;/Cite&gt;&lt;/EndNote&gt;</w:instrText>
            </w:r>
            <w:r w:rsidRPr="00B50B40">
              <w:rPr>
                <w:rFonts w:cstheme="minorHAnsi"/>
                <w:bCs/>
                <w:sz w:val="20"/>
                <w:szCs w:val="20"/>
              </w:rPr>
              <w:fldChar w:fldCharType="separate"/>
            </w:r>
            <w:r w:rsidR="00C04A8B" w:rsidRPr="00C04A8B">
              <w:rPr>
                <w:rFonts w:cstheme="minorHAnsi"/>
                <w:bCs/>
                <w:noProof/>
                <w:sz w:val="20"/>
                <w:szCs w:val="20"/>
                <w:vertAlign w:val="superscript"/>
              </w:rPr>
              <w:t>(6)</w:t>
            </w:r>
            <w:r w:rsidRPr="00B50B40">
              <w:rPr>
                <w:rFonts w:cstheme="minorHAnsi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551" w:type="dxa"/>
            <w:tcBorders>
              <w:top w:val="single" w:sz="4" w:space="0" w:color="auto"/>
              <w:bottom w:val="single" w:sz="4" w:space="0" w:color="auto"/>
            </w:tcBorders>
          </w:tcPr>
          <w:p w14:paraId="4B3039D8" w14:textId="77777777" w:rsidR="00CB45A7" w:rsidRPr="00B50B40" w:rsidRDefault="00CB45A7" w:rsidP="00A63AC5">
            <w:pPr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B50B40">
              <w:rPr>
                <w:rFonts w:cstheme="minorHAnsi"/>
                <w:b/>
                <w:sz w:val="20"/>
                <w:szCs w:val="20"/>
              </w:rPr>
              <w:t>Child 15-18</w:t>
            </w:r>
          </w:p>
          <w:p w14:paraId="1427E990" w14:textId="77777777" w:rsidR="00CB45A7" w:rsidRPr="00B50B40" w:rsidRDefault="00CB45A7" w:rsidP="00A63AC5">
            <w:pPr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B50B40">
              <w:rPr>
                <w:rFonts w:cstheme="minorHAnsi"/>
                <w:bCs/>
                <w:sz w:val="20"/>
                <w:szCs w:val="20"/>
              </w:rPr>
              <w:t>(% of 130 µg/day)</w:t>
            </w:r>
          </w:p>
        </w:tc>
      </w:tr>
      <w:tr w:rsidR="00B50B40" w:rsidRPr="00B50B40" w14:paraId="1AB3C938" w14:textId="77777777" w:rsidTr="001F2806">
        <w:trPr>
          <w:trHeight w:val="617"/>
        </w:trPr>
        <w:tc>
          <w:tcPr>
            <w:tcW w:w="1504" w:type="dxa"/>
            <w:tcBorders>
              <w:top w:val="single" w:sz="4" w:space="0" w:color="auto"/>
            </w:tcBorders>
            <w:vAlign w:val="center"/>
          </w:tcPr>
          <w:p w14:paraId="3291845F" w14:textId="77777777" w:rsidR="00CB45A7" w:rsidRPr="00B50B40" w:rsidRDefault="00CB45A7" w:rsidP="00A63AC5">
            <w:pPr>
              <w:jc w:val="center"/>
              <w:rPr>
                <w:rFonts w:cstheme="minorHAnsi"/>
                <w:bCs/>
                <w:sz w:val="20"/>
                <w:szCs w:val="20"/>
              </w:rPr>
            </w:pPr>
            <w:r w:rsidRPr="00B50B40">
              <w:rPr>
                <w:rFonts w:cstheme="minorHAnsi"/>
                <w:bCs/>
                <w:sz w:val="20"/>
                <w:szCs w:val="20"/>
              </w:rPr>
              <w:t>Reference dairy scenario</w:t>
            </w:r>
            <w:r w:rsidRPr="00B50B40">
              <w:rPr>
                <w:rFonts w:cstheme="minorHAnsi"/>
                <w:bCs/>
                <w:sz w:val="20"/>
                <w:szCs w:val="20"/>
                <w:vertAlign w:val="superscript"/>
              </w:rPr>
              <w:t xml:space="preserve"> </w:t>
            </w:r>
          </w:p>
        </w:tc>
        <w:tc>
          <w:tcPr>
            <w:tcW w:w="6004" w:type="dxa"/>
            <w:tcBorders>
              <w:top w:val="single" w:sz="4" w:space="0" w:color="auto"/>
            </w:tcBorders>
            <w:vAlign w:val="center"/>
          </w:tcPr>
          <w:p w14:paraId="138FEC02" w14:textId="77777777" w:rsidR="00CB45A7" w:rsidRPr="00B50B40" w:rsidRDefault="00CB45A7" w:rsidP="00A63AC5">
            <w:pPr>
              <w:rPr>
                <w:rFonts w:cstheme="minorHAnsi"/>
                <w:bCs/>
                <w:sz w:val="20"/>
                <w:szCs w:val="20"/>
              </w:rPr>
            </w:pPr>
            <w:r w:rsidRPr="00B50B40">
              <w:rPr>
                <w:rFonts w:cstheme="minorHAnsi"/>
                <w:bCs/>
                <w:sz w:val="20"/>
                <w:szCs w:val="20"/>
              </w:rPr>
              <w:t>Three portions of dairy per day from cow’s milk: one portion each of milk, yoghurt, and cheese</w:t>
            </w:r>
          </w:p>
        </w:tc>
        <w:tc>
          <w:tcPr>
            <w:tcW w:w="1789" w:type="dxa"/>
            <w:tcBorders>
              <w:top w:val="single" w:sz="4" w:space="0" w:color="auto"/>
            </w:tcBorders>
            <w:vAlign w:val="center"/>
          </w:tcPr>
          <w:p w14:paraId="135DC4BF" w14:textId="77777777" w:rsidR="00CB45A7" w:rsidRPr="00B50B40" w:rsidRDefault="00CB45A7" w:rsidP="00A63AC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B50B40">
              <w:rPr>
                <w:rFonts w:cstheme="minorHAnsi"/>
                <w:sz w:val="20"/>
                <w:szCs w:val="20"/>
              </w:rPr>
              <w:t>81.5</w:t>
            </w:r>
          </w:p>
        </w:tc>
        <w:tc>
          <w:tcPr>
            <w:tcW w:w="1212" w:type="dxa"/>
            <w:tcBorders>
              <w:top w:val="single" w:sz="4" w:space="0" w:color="auto"/>
            </w:tcBorders>
            <w:vAlign w:val="center"/>
          </w:tcPr>
          <w:p w14:paraId="0F5199D3" w14:textId="77777777" w:rsidR="00CB45A7" w:rsidRPr="00B50B40" w:rsidRDefault="00CB45A7" w:rsidP="00A63AC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B50B40">
              <w:rPr>
                <w:rFonts w:cstheme="minorHAnsi"/>
                <w:sz w:val="20"/>
                <w:szCs w:val="20"/>
              </w:rPr>
              <w:t>90.6%</w:t>
            </w:r>
          </w:p>
        </w:tc>
        <w:tc>
          <w:tcPr>
            <w:tcW w:w="1814" w:type="dxa"/>
            <w:tcBorders>
              <w:top w:val="single" w:sz="4" w:space="0" w:color="auto"/>
            </w:tcBorders>
            <w:vAlign w:val="center"/>
          </w:tcPr>
          <w:p w14:paraId="4886DD3D" w14:textId="77777777" w:rsidR="00CB45A7" w:rsidRPr="00B50B40" w:rsidRDefault="00CB45A7" w:rsidP="00A63AC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B50B40">
              <w:rPr>
                <w:rFonts w:cstheme="minorHAnsi"/>
                <w:sz w:val="20"/>
                <w:szCs w:val="20"/>
              </w:rPr>
              <w:t>67.9%</w:t>
            </w:r>
          </w:p>
        </w:tc>
        <w:tc>
          <w:tcPr>
            <w:tcW w:w="1551" w:type="dxa"/>
            <w:tcBorders>
              <w:top w:val="single" w:sz="4" w:space="0" w:color="auto"/>
            </w:tcBorders>
            <w:vAlign w:val="center"/>
          </w:tcPr>
          <w:p w14:paraId="78E23FBA" w14:textId="77777777" w:rsidR="00CB45A7" w:rsidRPr="00B50B40" w:rsidRDefault="00CB45A7" w:rsidP="00A63AC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B50B40">
              <w:rPr>
                <w:rFonts w:cstheme="minorHAnsi"/>
                <w:sz w:val="20"/>
                <w:szCs w:val="20"/>
              </w:rPr>
              <w:t>62.7%</w:t>
            </w:r>
          </w:p>
        </w:tc>
      </w:tr>
      <w:tr w:rsidR="00B50B40" w:rsidRPr="00B50B40" w14:paraId="108A3290" w14:textId="77777777" w:rsidTr="001F2806">
        <w:trPr>
          <w:trHeight w:val="617"/>
        </w:trPr>
        <w:tc>
          <w:tcPr>
            <w:tcW w:w="1504" w:type="dxa"/>
            <w:vAlign w:val="center"/>
          </w:tcPr>
          <w:p w14:paraId="7E3B2C8D" w14:textId="77777777" w:rsidR="00CB45A7" w:rsidRPr="00B50B40" w:rsidRDefault="00CB45A7" w:rsidP="00A63AC5">
            <w:pPr>
              <w:jc w:val="center"/>
              <w:rPr>
                <w:rFonts w:cstheme="minorHAnsi"/>
                <w:bCs/>
                <w:sz w:val="20"/>
                <w:szCs w:val="20"/>
              </w:rPr>
            </w:pPr>
            <w:r w:rsidRPr="00B50B40">
              <w:rPr>
                <w:rFonts w:cstheme="minorHAnsi"/>
                <w:bCs/>
                <w:sz w:val="20"/>
                <w:szCs w:val="20"/>
              </w:rPr>
              <w:t>I</w:t>
            </w:r>
          </w:p>
        </w:tc>
        <w:tc>
          <w:tcPr>
            <w:tcW w:w="6004" w:type="dxa"/>
            <w:vAlign w:val="center"/>
          </w:tcPr>
          <w:p w14:paraId="3F291ACE" w14:textId="77777777" w:rsidR="00CB45A7" w:rsidRPr="00B50B40" w:rsidRDefault="00CB45A7" w:rsidP="00A63AC5">
            <w:pPr>
              <w:rPr>
                <w:rFonts w:cstheme="minorHAnsi"/>
                <w:bCs/>
                <w:sz w:val="20"/>
                <w:szCs w:val="20"/>
              </w:rPr>
            </w:pPr>
            <w:r w:rsidRPr="00B50B40">
              <w:rPr>
                <w:rFonts w:cstheme="minorHAnsi"/>
                <w:bCs/>
                <w:sz w:val="20"/>
                <w:szCs w:val="20"/>
              </w:rPr>
              <w:t xml:space="preserve">Two portions of fortified </w:t>
            </w:r>
            <w:r w:rsidRPr="00B50B40">
              <w:rPr>
                <w:rFonts w:cstheme="minorHAnsi"/>
                <w:bCs/>
                <w:sz w:val="20"/>
                <w:szCs w:val="20"/>
                <w:vertAlign w:val="superscript"/>
              </w:rPr>
              <w:t>f</w:t>
            </w:r>
            <w:r w:rsidRPr="00B50B40">
              <w:rPr>
                <w:rFonts w:cstheme="minorHAnsi"/>
                <w:bCs/>
                <w:sz w:val="20"/>
                <w:szCs w:val="20"/>
              </w:rPr>
              <w:t xml:space="preserve"> plant-based dairy: one portion of fortified milk alternative, one portion of fortified yoghurt alternative and one portion of unfortified cheese alternative</w:t>
            </w:r>
          </w:p>
          <w:p w14:paraId="26F614CC" w14:textId="77777777" w:rsidR="00CB45A7" w:rsidRPr="00B50B40" w:rsidRDefault="00CB45A7" w:rsidP="00A63AC5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789" w:type="dxa"/>
            <w:vAlign w:val="center"/>
          </w:tcPr>
          <w:p w14:paraId="4988A648" w14:textId="77777777" w:rsidR="00CB45A7" w:rsidRPr="00B50B40" w:rsidRDefault="00CB45A7" w:rsidP="00A63AC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B50B40">
              <w:rPr>
                <w:rFonts w:cstheme="minorHAnsi"/>
                <w:sz w:val="20"/>
                <w:szCs w:val="20"/>
              </w:rPr>
              <w:t>53.1</w:t>
            </w:r>
          </w:p>
        </w:tc>
        <w:tc>
          <w:tcPr>
            <w:tcW w:w="1212" w:type="dxa"/>
            <w:vAlign w:val="center"/>
          </w:tcPr>
          <w:p w14:paraId="1A5FFFA3" w14:textId="77777777" w:rsidR="00CB45A7" w:rsidRPr="00B50B40" w:rsidRDefault="00CB45A7" w:rsidP="00A63AC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B50B40">
              <w:rPr>
                <w:rFonts w:cstheme="minorHAnsi"/>
                <w:sz w:val="20"/>
                <w:szCs w:val="20"/>
              </w:rPr>
              <w:t>59.0%</w:t>
            </w:r>
          </w:p>
        </w:tc>
        <w:tc>
          <w:tcPr>
            <w:tcW w:w="1814" w:type="dxa"/>
            <w:vAlign w:val="center"/>
          </w:tcPr>
          <w:p w14:paraId="6FDEBDC5" w14:textId="77777777" w:rsidR="00CB45A7" w:rsidRPr="00B50B40" w:rsidRDefault="00CB45A7" w:rsidP="00A63AC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B50B40">
              <w:rPr>
                <w:rFonts w:cstheme="minorHAnsi"/>
                <w:sz w:val="20"/>
                <w:szCs w:val="20"/>
              </w:rPr>
              <w:t>44.2%</w:t>
            </w:r>
          </w:p>
        </w:tc>
        <w:tc>
          <w:tcPr>
            <w:tcW w:w="1551" w:type="dxa"/>
            <w:vAlign w:val="center"/>
          </w:tcPr>
          <w:p w14:paraId="4F231930" w14:textId="77777777" w:rsidR="00CB45A7" w:rsidRPr="00B50B40" w:rsidRDefault="00CB45A7" w:rsidP="00A63AC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B50B40">
              <w:rPr>
                <w:rFonts w:cstheme="minorHAnsi"/>
                <w:sz w:val="20"/>
                <w:szCs w:val="20"/>
              </w:rPr>
              <w:t>40.8%</w:t>
            </w:r>
          </w:p>
        </w:tc>
      </w:tr>
      <w:tr w:rsidR="00B50B40" w:rsidRPr="00B50B40" w14:paraId="62AB8D77" w14:textId="77777777" w:rsidTr="001F2806">
        <w:trPr>
          <w:trHeight w:val="617"/>
        </w:trPr>
        <w:tc>
          <w:tcPr>
            <w:tcW w:w="1504" w:type="dxa"/>
            <w:vAlign w:val="center"/>
          </w:tcPr>
          <w:p w14:paraId="20C275E9" w14:textId="77777777" w:rsidR="00CB45A7" w:rsidRPr="00B50B40" w:rsidRDefault="00CB45A7" w:rsidP="00A63AC5">
            <w:pPr>
              <w:jc w:val="center"/>
              <w:rPr>
                <w:rFonts w:cstheme="minorHAnsi"/>
                <w:bCs/>
                <w:sz w:val="20"/>
                <w:szCs w:val="20"/>
              </w:rPr>
            </w:pPr>
            <w:r w:rsidRPr="00B50B40">
              <w:rPr>
                <w:rFonts w:cstheme="minorHAnsi"/>
                <w:bCs/>
                <w:sz w:val="20"/>
                <w:szCs w:val="20"/>
              </w:rPr>
              <w:t>II</w:t>
            </w:r>
          </w:p>
        </w:tc>
        <w:tc>
          <w:tcPr>
            <w:tcW w:w="6004" w:type="dxa"/>
            <w:vAlign w:val="center"/>
          </w:tcPr>
          <w:p w14:paraId="5F323CF1" w14:textId="77777777" w:rsidR="00CB45A7" w:rsidRPr="00B50B40" w:rsidRDefault="00CB45A7" w:rsidP="00A63AC5">
            <w:pPr>
              <w:rPr>
                <w:rFonts w:cstheme="minorHAnsi"/>
                <w:sz w:val="20"/>
                <w:szCs w:val="20"/>
              </w:rPr>
            </w:pPr>
            <w:r w:rsidRPr="00B50B40">
              <w:rPr>
                <w:rFonts w:cstheme="minorHAnsi"/>
                <w:bCs/>
                <w:sz w:val="20"/>
                <w:szCs w:val="20"/>
              </w:rPr>
              <w:t>One portion of fortified plant-based dairy: one portion of fortified milk alternative, one portion of unfortified yoghurt and one portion of unfortified cheese alternative</w:t>
            </w:r>
          </w:p>
        </w:tc>
        <w:tc>
          <w:tcPr>
            <w:tcW w:w="1789" w:type="dxa"/>
            <w:vAlign w:val="center"/>
          </w:tcPr>
          <w:p w14:paraId="2558C677" w14:textId="77777777" w:rsidR="00CB45A7" w:rsidRPr="00B50B40" w:rsidRDefault="00CB45A7" w:rsidP="00A63AC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B50B40">
              <w:rPr>
                <w:rFonts w:cstheme="minorHAnsi"/>
                <w:sz w:val="20"/>
                <w:szCs w:val="20"/>
              </w:rPr>
              <w:t>26.0</w:t>
            </w:r>
          </w:p>
        </w:tc>
        <w:tc>
          <w:tcPr>
            <w:tcW w:w="1212" w:type="dxa"/>
            <w:vAlign w:val="center"/>
          </w:tcPr>
          <w:p w14:paraId="59C27FB2" w14:textId="77777777" w:rsidR="00CB45A7" w:rsidRPr="00B50B40" w:rsidRDefault="00CB45A7" w:rsidP="00A63AC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B50B40">
              <w:rPr>
                <w:rFonts w:cstheme="minorHAnsi"/>
                <w:sz w:val="20"/>
                <w:szCs w:val="20"/>
              </w:rPr>
              <w:t>28.9%</w:t>
            </w:r>
          </w:p>
        </w:tc>
        <w:tc>
          <w:tcPr>
            <w:tcW w:w="1814" w:type="dxa"/>
            <w:vAlign w:val="center"/>
          </w:tcPr>
          <w:p w14:paraId="15A9BFE9" w14:textId="77777777" w:rsidR="00CB45A7" w:rsidRPr="00B50B40" w:rsidRDefault="00CB45A7" w:rsidP="00A63AC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B50B40">
              <w:rPr>
                <w:rFonts w:cstheme="minorHAnsi"/>
                <w:sz w:val="20"/>
                <w:szCs w:val="20"/>
              </w:rPr>
              <w:t>21.6%</w:t>
            </w:r>
          </w:p>
        </w:tc>
        <w:tc>
          <w:tcPr>
            <w:tcW w:w="1551" w:type="dxa"/>
            <w:vAlign w:val="center"/>
          </w:tcPr>
          <w:p w14:paraId="2C3404DE" w14:textId="77777777" w:rsidR="00CB45A7" w:rsidRPr="00B50B40" w:rsidRDefault="00CB45A7" w:rsidP="00A63AC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B50B40">
              <w:rPr>
                <w:rFonts w:cstheme="minorHAnsi"/>
                <w:sz w:val="20"/>
                <w:szCs w:val="20"/>
              </w:rPr>
              <w:t>20.0%</w:t>
            </w:r>
          </w:p>
        </w:tc>
      </w:tr>
      <w:tr w:rsidR="00B50B40" w:rsidRPr="00B50B40" w14:paraId="029D82D1" w14:textId="77777777" w:rsidTr="001F2806">
        <w:trPr>
          <w:trHeight w:val="617"/>
        </w:trPr>
        <w:tc>
          <w:tcPr>
            <w:tcW w:w="1504" w:type="dxa"/>
            <w:vAlign w:val="center"/>
          </w:tcPr>
          <w:p w14:paraId="6A5EFFBF" w14:textId="77777777" w:rsidR="00CB45A7" w:rsidRPr="00B50B40" w:rsidRDefault="00CB45A7" w:rsidP="00A63AC5">
            <w:pPr>
              <w:jc w:val="center"/>
              <w:rPr>
                <w:rFonts w:cstheme="minorHAnsi"/>
                <w:bCs/>
                <w:sz w:val="20"/>
                <w:szCs w:val="20"/>
              </w:rPr>
            </w:pPr>
            <w:r w:rsidRPr="00B50B40">
              <w:rPr>
                <w:rFonts w:cstheme="minorHAnsi"/>
                <w:bCs/>
                <w:sz w:val="20"/>
                <w:szCs w:val="20"/>
              </w:rPr>
              <w:t>III</w:t>
            </w:r>
          </w:p>
        </w:tc>
        <w:tc>
          <w:tcPr>
            <w:tcW w:w="6004" w:type="dxa"/>
            <w:vAlign w:val="center"/>
          </w:tcPr>
          <w:p w14:paraId="59862358" w14:textId="77777777" w:rsidR="00CB45A7" w:rsidRPr="00B50B40" w:rsidRDefault="00CB45A7" w:rsidP="00A63AC5">
            <w:pPr>
              <w:rPr>
                <w:rFonts w:cstheme="minorHAnsi"/>
                <w:sz w:val="20"/>
                <w:szCs w:val="20"/>
              </w:rPr>
            </w:pPr>
            <w:r w:rsidRPr="00B50B40">
              <w:rPr>
                <w:rFonts w:cstheme="minorHAnsi"/>
                <w:bCs/>
                <w:sz w:val="20"/>
                <w:szCs w:val="20"/>
              </w:rPr>
              <w:t>Three portions of unfortified plant-based dairy alternatives: one portion each of unfortified milk, yoghurt, and cheese alternative products</w:t>
            </w:r>
          </w:p>
        </w:tc>
        <w:tc>
          <w:tcPr>
            <w:tcW w:w="1789" w:type="dxa"/>
            <w:vAlign w:val="center"/>
          </w:tcPr>
          <w:p w14:paraId="0A06C276" w14:textId="77777777" w:rsidR="00CB45A7" w:rsidRPr="00B50B40" w:rsidRDefault="00CB45A7" w:rsidP="00A63AC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B50B40">
              <w:rPr>
                <w:rFonts w:cstheme="minorHAnsi"/>
                <w:sz w:val="20"/>
                <w:szCs w:val="20"/>
              </w:rPr>
              <w:t>1.73</w:t>
            </w:r>
          </w:p>
        </w:tc>
        <w:tc>
          <w:tcPr>
            <w:tcW w:w="1212" w:type="dxa"/>
            <w:vAlign w:val="center"/>
          </w:tcPr>
          <w:p w14:paraId="405ED407" w14:textId="77777777" w:rsidR="00CB45A7" w:rsidRPr="00B50B40" w:rsidRDefault="00CB45A7" w:rsidP="00A63AC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B50B40">
              <w:rPr>
                <w:rFonts w:cstheme="minorHAnsi"/>
                <w:sz w:val="20"/>
                <w:szCs w:val="20"/>
              </w:rPr>
              <w:t>1.9%</w:t>
            </w:r>
          </w:p>
        </w:tc>
        <w:tc>
          <w:tcPr>
            <w:tcW w:w="1814" w:type="dxa"/>
            <w:vAlign w:val="center"/>
          </w:tcPr>
          <w:p w14:paraId="10F8DC00" w14:textId="77777777" w:rsidR="00CB45A7" w:rsidRPr="00B50B40" w:rsidRDefault="00CB45A7" w:rsidP="00A63AC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B50B40">
              <w:rPr>
                <w:rFonts w:cstheme="minorHAnsi"/>
                <w:sz w:val="20"/>
                <w:szCs w:val="20"/>
              </w:rPr>
              <w:t>1.4%</w:t>
            </w:r>
          </w:p>
        </w:tc>
        <w:tc>
          <w:tcPr>
            <w:tcW w:w="1551" w:type="dxa"/>
            <w:vAlign w:val="center"/>
          </w:tcPr>
          <w:p w14:paraId="361C9C1B" w14:textId="77777777" w:rsidR="00CB45A7" w:rsidRPr="00B50B40" w:rsidRDefault="00CB45A7" w:rsidP="00A63AC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B50B40">
              <w:rPr>
                <w:rFonts w:cstheme="minorHAnsi"/>
                <w:sz w:val="20"/>
                <w:szCs w:val="20"/>
              </w:rPr>
              <w:t>1.3%</w:t>
            </w:r>
          </w:p>
        </w:tc>
      </w:tr>
      <w:tr w:rsidR="00B50B40" w:rsidRPr="00B50B40" w14:paraId="7E91E187" w14:textId="77777777" w:rsidTr="001F2806">
        <w:trPr>
          <w:trHeight w:val="617"/>
        </w:trPr>
        <w:tc>
          <w:tcPr>
            <w:tcW w:w="1504" w:type="dxa"/>
            <w:vAlign w:val="center"/>
          </w:tcPr>
          <w:p w14:paraId="6FB03895" w14:textId="77777777" w:rsidR="00CB45A7" w:rsidRPr="00B50B40" w:rsidRDefault="00CB45A7" w:rsidP="00A63AC5">
            <w:pPr>
              <w:jc w:val="center"/>
              <w:rPr>
                <w:rFonts w:cstheme="minorHAnsi"/>
                <w:bCs/>
                <w:sz w:val="20"/>
                <w:szCs w:val="20"/>
                <w:vertAlign w:val="superscript"/>
              </w:rPr>
            </w:pPr>
            <w:r w:rsidRPr="00B50B40">
              <w:rPr>
                <w:rFonts w:cstheme="minorHAnsi"/>
                <w:bCs/>
                <w:sz w:val="20"/>
                <w:szCs w:val="20"/>
              </w:rPr>
              <w:t>Reference fish scenario</w:t>
            </w:r>
          </w:p>
        </w:tc>
        <w:tc>
          <w:tcPr>
            <w:tcW w:w="6004" w:type="dxa"/>
            <w:vAlign w:val="center"/>
          </w:tcPr>
          <w:p w14:paraId="56778FDC" w14:textId="62D627F8" w:rsidR="00CB45A7" w:rsidRPr="00B50B40" w:rsidRDefault="00CB45A7" w:rsidP="00A63AC5">
            <w:pPr>
              <w:rPr>
                <w:rFonts w:cstheme="minorHAnsi"/>
                <w:sz w:val="20"/>
                <w:szCs w:val="20"/>
              </w:rPr>
            </w:pPr>
            <w:r w:rsidRPr="00B50B40">
              <w:rPr>
                <w:rFonts w:cstheme="minorHAnsi"/>
                <w:bCs/>
                <w:sz w:val="20"/>
                <w:szCs w:val="20"/>
              </w:rPr>
              <w:t>Two portions of fish per week: one portion of white fish and one portion of oily fish</w:t>
            </w:r>
          </w:p>
        </w:tc>
        <w:tc>
          <w:tcPr>
            <w:tcW w:w="1789" w:type="dxa"/>
            <w:vAlign w:val="center"/>
          </w:tcPr>
          <w:p w14:paraId="43D6D2B3" w14:textId="38CE40B3" w:rsidR="00CB45A7" w:rsidRPr="00B50B40" w:rsidRDefault="00CB45A7" w:rsidP="00A63AC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B50B40">
              <w:rPr>
                <w:rFonts w:cstheme="minorHAnsi"/>
                <w:sz w:val="20"/>
                <w:szCs w:val="20"/>
              </w:rPr>
              <w:t>12.0</w:t>
            </w:r>
            <w:r w:rsidR="00170F73">
              <w:rPr>
                <w:rFonts w:cstheme="minorHAnsi"/>
                <w:bCs/>
                <w:sz w:val="20"/>
                <w:szCs w:val="20"/>
                <w:vertAlign w:val="superscript"/>
              </w:rPr>
              <w:t xml:space="preserve"> b</w:t>
            </w:r>
          </w:p>
        </w:tc>
        <w:tc>
          <w:tcPr>
            <w:tcW w:w="1212" w:type="dxa"/>
            <w:vAlign w:val="center"/>
          </w:tcPr>
          <w:p w14:paraId="235DE676" w14:textId="77777777" w:rsidR="00CB45A7" w:rsidRPr="00B50B40" w:rsidRDefault="00CB45A7" w:rsidP="00A63AC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B50B40">
              <w:rPr>
                <w:rFonts w:cstheme="minorHAnsi"/>
                <w:sz w:val="20"/>
                <w:szCs w:val="20"/>
              </w:rPr>
              <w:t>13.3%</w:t>
            </w:r>
          </w:p>
        </w:tc>
        <w:tc>
          <w:tcPr>
            <w:tcW w:w="1814" w:type="dxa"/>
            <w:vAlign w:val="center"/>
          </w:tcPr>
          <w:p w14:paraId="645EF0A4" w14:textId="77777777" w:rsidR="00CB45A7" w:rsidRPr="00B50B40" w:rsidRDefault="00CB45A7" w:rsidP="00A63AC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B50B40">
              <w:rPr>
                <w:rFonts w:cstheme="minorHAnsi"/>
                <w:sz w:val="20"/>
                <w:szCs w:val="20"/>
              </w:rPr>
              <w:t>10.0%</w:t>
            </w:r>
          </w:p>
        </w:tc>
        <w:tc>
          <w:tcPr>
            <w:tcW w:w="1551" w:type="dxa"/>
            <w:vAlign w:val="center"/>
          </w:tcPr>
          <w:p w14:paraId="2942B120" w14:textId="77777777" w:rsidR="00CB45A7" w:rsidRPr="00B50B40" w:rsidRDefault="00CB45A7" w:rsidP="00A63AC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B50B40">
              <w:rPr>
                <w:rFonts w:cstheme="minorHAnsi"/>
                <w:sz w:val="20"/>
                <w:szCs w:val="20"/>
              </w:rPr>
              <w:t>9.2%</w:t>
            </w:r>
          </w:p>
        </w:tc>
      </w:tr>
      <w:tr w:rsidR="00B50B40" w:rsidRPr="00B50B40" w14:paraId="4C65218C" w14:textId="77777777" w:rsidTr="001F2806">
        <w:trPr>
          <w:trHeight w:val="617"/>
        </w:trPr>
        <w:tc>
          <w:tcPr>
            <w:tcW w:w="1504" w:type="dxa"/>
            <w:vAlign w:val="center"/>
          </w:tcPr>
          <w:p w14:paraId="3D85EE21" w14:textId="77777777" w:rsidR="00CB45A7" w:rsidRPr="00B50B40" w:rsidRDefault="00CB45A7" w:rsidP="00A63AC5">
            <w:pPr>
              <w:jc w:val="center"/>
              <w:rPr>
                <w:rFonts w:cstheme="minorHAnsi"/>
                <w:bCs/>
                <w:sz w:val="20"/>
                <w:szCs w:val="20"/>
              </w:rPr>
            </w:pPr>
            <w:r w:rsidRPr="00B50B40">
              <w:rPr>
                <w:rFonts w:cstheme="minorHAnsi"/>
                <w:bCs/>
                <w:sz w:val="20"/>
                <w:szCs w:val="20"/>
              </w:rPr>
              <w:t>IV</w:t>
            </w:r>
          </w:p>
        </w:tc>
        <w:tc>
          <w:tcPr>
            <w:tcW w:w="6004" w:type="dxa"/>
            <w:vAlign w:val="center"/>
          </w:tcPr>
          <w:p w14:paraId="560D4C04" w14:textId="6C4F2196" w:rsidR="00CB45A7" w:rsidRPr="001F2806" w:rsidRDefault="00CB45A7" w:rsidP="00A63AC5">
            <w:pPr>
              <w:rPr>
                <w:rFonts w:cstheme="minorHAnsi"/>
                <w:sz w:val="20"/>
                <w:szCs w:val="20"/>
              </w:rPr>
            </w:pPr>
            <w:r w:rsidRPr="00B50B40">
              <w:rPr>
                <w:rFonts w:cstheme="minorHAnsi"/>
                <w:bCs/>
                <w:sz w:val="20"/>
                <w:szCs w:val="20"/>
              </w:rPr>
              <w:t>Two portions of fish alternative products per week</w:t>
            </w:r>
            <w:r w:rsidR="001F2806">
              <w:rPr>
                <w:rFonts w:cstheme="minorHAnsi"/>
                <w:bCs/>
                <w:sz w:val="20"/>
                <w:szCs w:val="20"/>
              </w:rPr>
              <w:t xml:space="preserve"> </w:t>
            </w:r>
          </w:p>
        </w:tc>
        <w:tc>
          <w:tcPr>
            <w:tcW w:w="1789" w:type="dxa"/>
            <w:vAlign w:val="center"/>
          </w:tcPr>
          <w:p w14:paraId="572A2219" w14:textId="3825C8BF" w:rsidR="00CB45A7" w:rsidRPr="00B50B40" w:rsidRDefault="00CB45A7" w:rsidP="00A63AC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B50B40">
              <w:rPr>
                <w:rFonts w:cstheme="minorHAnsi"/>
                <w:sz w:val="20"/>
                <w:szCs w:val="20"/>
              </w:rPr>
              <w:t>0.</w:t>
            </w:r>
            <w:r w:rsidR="00170F73">
              <w:rPr>
                <w:rFonts w:cstheme="minorHAnsi"/>
                <w:sz w:val="20"/>
                <w:szCs w:val="20"/>
              </w:rPr>
              <w:t>1</w:t>
            </w:r>
            <w:r w:rsidR="00170F73">
              <w:rPr>
                <w:rFonts w:cstheme="minorHAnsi"/>
                <w:bCs/>
                <w:sz w:val="20"/>
                <w:szCs w:val="20"/>
                <w:vertAlign w:val="superscript"/>
              </w:rPr>
              <w:t xml:space="preserve"> b</w:t>
            </w:r>
          </w:p>
        </w:tc>
        <w:tc>
          <w:tcPr>
            <w:tcW w:w="1212" w:type="dxa"/>
            <w:vAlign w:val="center"/>
          </w:tcPr>
          <w:p w14:paraId="066B0176" w14:textId="369DC6BF" w:rsidR="00CB45A7" w:rsidRPr="00B50B40" w:rsidRDefault="00CB45A7" w:rsidP="00A63AC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B50B40">
              <w:rPr>
                <w:rFonts w:cstheme="minorHAnsi"/>
                <w:sz w:val="20"/>
                <w:szCs w:val="20"/>
              </w:rPr>
              <w:t>0.</w:t>
            </w:r>
            <w:r w:rsidR="00170F73">
              <w:rPr>
                <w:rFonts w:cstheme="minorHAnsi"/>
                <w:sz w:val="20"/>
                <w:szCs w:val="20"/>
              </w:rPr>
              <w:t>1</w:t>
            </w:r>
            <w:r w:rsidRPr="00B50B40">
              <w:rPr>
                <w:rFonts w:cstheme="minorHAnsi"/>
                <w:sz w:val="20"/>
                <w:szCs w:val="20"/>
              </w:rPr>
              <w:t>%</w:t>
            </w:r>
          </w:p>
        </w:tc>
        <w:tc>
          <w:tcPr>
            <w:tcW w:w="1814" w:type="dxa"/>
            <w:vAlign w:val="center"/>
          </w:tcPr>
          <w:p w14:paraId="5223C051" w14:textId="5DDE6AD2" w:rsidR="00CB45A7" w:rsidRPr="00B50B40" w:rsidRDefault="00CB45A7" w:rsidP="00A63AC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B50B40">
              <w:rPr>
                <w:rFonts w:cstheme="minorHAnsi"/>
                <w:sz w:val="20"/>
                <w:szCs w:val="20"/>
              </w:rPr>
              <w:t>0.0</w:t>
            </w:r>
            <w:r w:rsidR="00170F73">
              <w:rPr>
                <w:rFonts w:cstheme="minorHAnsi"/>
                <w:sz w:val="20"/>
                <w:szCs w:val="20"/>
              </w:rPr>
              <w:t>8</w:t>
            </w:r>
            <w:r w:rsidRPr="00B50B40">
              <w:rPr>
                <w:rFonts w:cstheme="minorHAnsi"/>
                <w:sz w:val="20"/>
                <w:szCs w:val="20"/>
              </w:rPr>
              <w:t>%</w:t>
            </w:r>
          </w:p>
        </w:tc>
        <w:tc>
          <w:tcPr>
            <w:tcW w:w="1551" w:type="dxa"/>
            <w:vAlign w:val="center"/>
          </w:tcPr>
          <w:p w14:paraId="4095C2F6" w14:textId="38B4E789" w:rsidR="00CB45A7" w:rsidRPr="00B50B40" w:rsidRDefault="00CB45A7" w:rsidP="00A63AC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B50B40">
              <w:rPr>
                <w:rFonts w:cstheme="minorHAnsi"/>
                <w:sz w:val="20"/>
                <w:szCs w:val="20"/>
              </w:rPr>
              <w:t>0.0</w:t>
            </w:r>
            <w:r w:rsidR="00170F73">
              <w:rPr>
                <w:rFonts w:cstheme="minorHAnsi"/>
                <w:sz w:val="20"/>
                <w:szCs w:val="20"/>
              </w:rPr>
              <w:t>8</w:t>
            </w:r>
            <w:r w:rsidR="006F3D39">
              <w:rPr>
                <w:rFonts w:cstheme="minorHAnsi"/>
                <w:sz w:val="20"/>
                <w:szCs w:val="20"/>
              </w:rPr>
              <w:t>%</w:t>
            </w:r>
          </w:p>
        </w:tc>
      </w:tr>
    </w:tbl>
    <w:p w14:paraId="084B7468" w14:textId="42EF686B" w:rsidR="001F2806" w:rsidRDefault="001F2806" w:rsidP="001F2806">
      <w:pPr>
        <w:spacing w:after="0" w:line="360" w:lineRule="auto"/>
      </w:pPr>
      <w:r w:rsidRPr="00023551">
        <w:rPr>
          <w:vertAlign w:val="superscript"/>
        </w:rPr>
        <w:t>a</w:t>
      </w:r>
      <w:r>
        <w:rPr>
          <w:rFonts w:cstheme="minorHAnsi"/>
        </w:rPr>
        <w:t xml:space="preserve"> calculated using data from Table S4 </w:t>
      </w:r>
    </w:p>
    <w:p w14:paraId="51BD7CEB" w14:textId="77777777" w:rsidR="001F2806" w:rsidRDefault="001F2806" w:rsidP="001F2806">
      <w:pPr>
        <w:spacing w:after="0" w:line="360" w:lineRule="auto"/>
        <w:rPr>
          <w:rFonts w:cstheme="minorHAnsi"/>
          <w:bCs/>
        </w:rPr>
      </w:pPr>
      <w:r w:rsidRPr="0070415A">
        <w:rPr>
          <w:rFonts w:cstheme="minorHAnsi"/>
          <w:bCs/>
          <w:vertAlign w:val="superscript"/>
        </w:rPr>
        <w:t>b</w:t>
      </w:r>
      <w:r>
        <w:rPr>
          <w:rFonts w:cstheme="minorHAnsi"/>
          <w:bCs/>
        </w:rPr>
        <w:t xml:space="preserve"> adjusted to daily value by dividing by 7</w:t>
      </w:r>
    </w:p>
    <w:p w14:paraId="39BDF294" w14:textId="77777777" w:rsidR="000F3111" w:rsidRDefault="000F3111" w:rsidP="00F5208C"/>
    <w:p w14:paraId="2369EE6A" w14:textId="594EA933" w:rsidR="003842B7" w:rsidRDefault="003842B7" w:rsidP="00F5208C">
      <w:r>
        <w:br w:type="page"/>
      </w:r>
    </w:p>
    <w:p w14:paraId="279BE0F0" w14:textId="77777777" w:rsidR="00A6352B" w:rsidRDefault="00A6352B"/>
    <w:p w14:paraId="22111694" w14:textId="523A518E" w:rsidR="00A6352B" w:rsidRPr="005A4738" w:rsidRDefault="005A4738" w:rsidP="00380C6C">
      <w:pPr>
        <w:pStyle w:val="Heading1"/>
      </w:pPr>
      <w:bookmarkStart w:id="6" w:name="_Toc92728123"/>
      <w:r w:rsidRPr="005A4738">
        <w:t>References</w:t>
      </w:r>
      <w:bookmarkEnd w:id="6"/>
    </w:p>
    <w:p w14:paraId="3B58B7F5" w14:textId="77777777" w:rsidR="00C04A8B" w:rsidRPr="00C04A8B" w:rsidRDefault="00A6352B" w:rsidP="00C04A8B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04A8B" w:rsidRPr="00C04A8B">
        <w:t xml:space="preserve">1. Finglas P RM, Pinchen H, Berry R, Church S, Dodhia S, Powell N, Farron-Wilson M, McCardle J, Swan G. (2015) </w:t>
      </w:r>
      <w:r w:rsidR="00C04A8B" w:rsidRPr="00C04A8B">
        <w:rPr>
          <w:i/>
        </w:rPr>
        <w:t>McCance and Widdowson's The Composition of Foods integrated dataset 2015</w:t>
      </w:r>
      <w:r w:rsidR="00C04A8B" w:rsidRPr="00C04A8B">
        <w:t xml:space="preserve"> .   : Public Health England    London (UK).</w:t>
      </w:r>
    </w:p>
    <w:p w14:paraId="637D37DF" w14:textId="77777777" w:rsidR="00C04A8B" w:rsidRPr="00C04A8B" w:rsidRDefault="00C04A8B" w:rsidP="00C04A8B">
      <w:pPr>
        <w:pStyle w:val="EndNoteBibliography"/>
        <w:spacing w:after="0"/>
      </w:pPr>
      <w:r w:rsidRPr="00C04A8B">
        <w:t>2. Infant and Toddler Forum. Portion sizes for toddlers.</w:t>
      </w:r>
    </w:p>
    <w:p w14:paraId="73C83FCB" w14:textId="77777777" w:rsidR="00C04A8B" w:rsidRPr="00C04A8B" w:rsidRDefault="00C04A8B" w:rsidP="00C04A8B">
      <w:pPr>
        <w:pStyle w:val="EndNoteBibliography"/>
        <w:spacing w:after="0"/>
      </w:pPr>
      <w:r w:rsidRPr="00C04A8B">
        <w:t>3. British Nutrition Foundation. (2019) 5532 - Perfect portions for little tums: British Nutrition Foundation.</w:t>
      </w:r>
    </w:p>
    <w:p w14:paraId="27D57D39" w14:textId="77777777" w:rsidR="00C04A8B" w:rsidRPr="00C04A8B" w:rsidRDefault="00C04A8B" w:rsidP="00C04A8B">
      <w:pPr>
        <w:pStyle w:val="EndNoteBibliography"/>
        <w:spacing w:after="0"/>
      </w:pPr>
      <w:r w:rsidRPr="00C04A8B">
        <w:t>4. Department for Education. Portion sizes and food groups: Primary (4 to 10 years old).</w:t>
      </w:r>
    </w:p>
    <w:p w14:paraId="752FDB0A" w14:textId="77777777" w:rsidR="00C04A8B" w:rsidRPr="00C04A8B" w:rsidRDefault="00C04A8B" w:rsidP="00C04A8B">
      <w:pPr>
        <w:pStyle w:val="EndNoteBibliography"/>
        <w:spacing w:after="0"/>
      </w:pPr>
      <w:r w:rsidRPr="00C04A8B">
        <w:t>5. First Steps Nutrition Trust. (2018) Eating well: snacks 1-4 year olds, 2nd ed.: First Steps Nutrition Trust.</w:t>
      </w:r>
    </w:p>
    <w:p w14:paraId="5236BD5E" w14:textId="77777777" w:rsidR="00C04A8B" w:rsidRPr="00C04A8B" w:rsidRDefault="00C04A8B" w:rsidP="00C04A8B">
      <w:pPr>
        <w:pStyle w:val="EndNoteBibliography"/>
      </w:pPr>
      <w:r w:rsidRPr="00C04A8B">
        <w:t xml:space="preserve">6. European Food Safety Authority (2014) </w:t>
      </w:r>
      <w:r w:rsidRPr="00C04A8B">
        <w:rPr>
          <w:i/>
        </w:rPr>
        <w:t>Scientific Opinion on Dietary Reference Values for iodine</w:t>
      </w:r>
      <w:r w:rsidRPr="00C04A8B">
        <w:t>.</w:t>
      </w:r>
    </w:p>
    <w:p w14:paraId="6EA732F7" w14:textId="47F30C96" w:rsidR="00A6352B" w:rsidRDefault="00A6352B">
      <w:r>
        <w:fldChar w:fldCharType="end"/>
      </w:r>
    </w:p>
    <w:sectPr w:rsidR="00A6352B" w:rsidSect="00B50B40">
      <w:pgSz w:w="16838" w:h="11906" w:orient="landscape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0B6A566" w14:textId="77777777" w:rsidR="00473EAC" w:rsidRDefault="00473EAC" w:rsidP="003B0A44">
      <w:pPr>
        <w:spacing w:after="0" w:line="240" w:lineRule="auto"/>
      </w:pPr>
      <w:r>
        <w:separator/>
      </w:r>
    </w:p>
  </w:endnote>
  <w:endnote w:type="continuationSeparator" w:id="0">
    <w:p w14:paraId="0594B3E2" w14:textId="77777777" w:rsidR="00473EAC" w:rsidRDefault="00473EAC" w:rsidP="003B0A4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9347010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652338F" w14:textId="4D0FB2F2" w:rsidR="003842B7" w:rsidRDefault="003842B7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24DEF11" w14:textId="77777777" w:rsidR="003842B7" w:rsidRDefault="003842B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D8E080F" w14:textId="77777777" w:rsidR="00473EAC" w:rsidRDefault="00473EAC" w:rsidP="003B0A44">
      <w:pPr>
        <w:spacing w:after="0" w:line="240" w:lineRule="auto"/>
      </w:pPr>
      <w:r>
        <w:separator/>
      </w:r>
    </w:p>
  </w:footnote>
  <w:footnote w:type="continuationSeparator" w:id="0">
    <w:p w14:paraId="3177B671" w14:textId="77777777" w:rsidR="00473EAC" w:rsidRDefault="00473EAC" w:rsidP="003B0A44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0"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t7SwtDQ3MDE0NTSyMDdR0lEKTi0uzszPAykwrQUAibvqI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rit J Nutriti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099fves3p055ne2t59x95tpz0v9dstvs9pe&quot;&gt;My EndNote Library&lt;record-ids&gt;&lt;item&gt;63&lt;/item&gt;&lt;item&gt;88&lt;/item&gt;&lt;item&gt;331&lt;/item&gt;&lt;item&gt;332&lt;/item&gt;&lt;item&gt;335&lt;/item&gt;&lt;item&gt;336&lt;/item&gt;&lt;/record-ids&gt;&lt;/item&gt;&lt;/Libraries&gt;"/>
  </w:docVars>
  <w:rsids>
    <w:rsidRoot w:val="00A6352B"/>
    <w:rsid w:val="00021A44"/>
    <w:rsid w:val="00034E17"/>
    <w:rsid w:val="000828D0"/>
    <w:rsid w:val="00083F1D"/>
    <w:rsid w:val="000B7986"/>
    <w:rsid w:val="000C0B81"/>
    <w:rsid w:val="000F3111"/>
    <w:rsid w:val="00114230"/>
    <w:rsid w:val="001246CD"/>
    <w:rsid w:val="001511EC"/>
    <w:rsid w:val="001571ED"/>
    <w:rsid w:val="001637FC"/>
    <w:rsid w:val="00170F73"/>
    <w:rsid w:val="001F07A1"/>
    <w:rsid w:val="001F2806"/>
    <w:rsid w:val="00222C67"/>
    <w:rsid w:val="0024015E"/>
    <w:rsid w:val="00241D9D"/>
    <w:rsid w:val="00243395"/>
    <w:rsid w:val="002B2A58"/>
    <w:rsid w:val="002F0E3F"/>
    <w:rsid w:val="002F209E"/>
    <w:rsid w:val="00342F08"/>
    <w:rsid w:val="00375D2A"/>
    <w:rsid w:val="00380C6C"/>
    <w:rsid w:val="003842B7"/>
    <w:rsid w:val="003B0A44"/>
    <w:rsid w:val="0041228E"/>
    <w:rsid w:val="00417928"/>
    <w:rsid w:val="004732C2"/>
    <w:rsid w:val="00473EAC"/>
    <w:rsid w:val="004902C4"/>
    <w:rsid w:val="00502D3C"/>
    <w:rsid w:val="00527E6F"/>
    <w:rsid w:val="0054657B"/>
    <w:rsid w:val="00570BDA"/>
    <w:rsid w:val="00596F7C"/>
    <w:rsid w:val="005A4738"/>
    <w:rsid w:val="005A4C95"/>
    <w:rsid w:val="005B6507"/>
    <w:rsid w:val="005F0FCF"/>
    <w:rsid w:val="006120F5"/>
    <w:rsid w:val="006331EA"/>
    <w:rsid w:val="00693B84"/>
    <w:rsid w:val="006F08EA"/>
    <w:rsid w:val="006F1A79"/>
    <w:rsid w:val="006F3D39"/>
    <w:rsid w:val="006F64EE"/>
    <w:rsid w:val="006F7398"/>
    <w:rsid w:val="00714A3E"/>
    <w:rsid w:val="0074742F"/>
    <w:rsid w:val="00752FE6"/>
    <w:rsid w:val="007577CA"/>
    <w:rsid w:val="007C7BF2"/>
    <w:rsid w:val="0080222A"/>
    <w:rsid w:val="00813EA7"/>
    <w:rsid w:val="00831C1E"/>
    <w:rsid w:val="008644DC"/>
    <w:rsid w:val="00877832"/>
    <w:rsid w:val="008B3CA8"/>
    <w:rsid w:val="008B7B2C"/>
    <w:rsid w:val="008C3C09"/>
    <w:rsid w:val="00907F29"/>
    <w:rsid w:val="00917FFD"/>
    <w:rsid w:val="00940D64"/>
    <w:rsid w:val="009A1ABD"/>
    <w:rsid w:val="009A1F1D"/>
    <w:rsid w:val="009A7719"/>
    <w:rsid w:val="00A02BD0"/>
    <w:rsid w:val="00A12B83"/>
    <w:rsid w:val="00A46938"/>
    <w:rsid w:val="00A6352B"/>
    <w:rsid w:val="00A90410"/>
    <w:rsid w:val="00AA11F6"/>
    <w:rsid w:val="00AD4F6D"/>
    <w:rsid w:val="00AE06D3"/>
    <w:rsid w:val="00AF12DE"/>
    <w:rsid w:val="00AF7AFF"/>
    <w:rsid w:val="00B261F8"/>
    <w:rsid w:val="00B371D5"/>
    <w:rsid w:val="00B50B40"/>
    <w:rsid w:val="00B675A5"/>
    <w:rsid w:val="00B70EF0"/>
    <w:rsid w:val="00B753B1"/>
    <w:rsid w:val="00BF3758"/>
    <w:rsid w:val="00C04A8B"/>
    <w:rsid w:val="00C13465"/>
    <w:rsid w:val="00C17BD8"/>
    <w:rsid w:val="00C23531"/>
    <w:rsid w:val="00C32CAE"/>
    <w:rsid w:val="00C42FC6"/>
    <w:rsid w:val="00C43655"/>
    <w:rsid w:val="00C53E3E"/>
    <w:rsid w:val="00C54AF6"/>
    <w:rsid w:val="00C5706B"/>
    <w:rsid w:val="00C613D3"/>
    <w:rsid w:val="00C7071C"/>
    <w:rsid w:val="00CA23A8"/>
    <w:rsid w:val="00CA7A11"/>
    <w:rsid w:val="00CB45A7"/>
    <w:rsid w:val="00CE3325"/>
    <w:rsid w:val="00D12CA4"/>
    <w:rsid w:val="00D17DA2"/>
    <w:rsid w:val="00D53931"/>
    <w:rsid w:val="00E01769"/>
    <w:rsid w:val="00E21F43"/>
    <w:rsid w:val="00E22D3D"/>
    <w:rsid w:val="00E41A87"/>
    <w:rsid w:val="00EF77DA"/>
    <w:rsid w:val="00F159FB"/>
    <w:rsid w:val="00F21FCC"/>
    <w:rsid w:val="00F369C9"/>
    <w:rsid w:val="00F5208C"/>
    <w:rsid w:val="00F54B5D"/>
    <w:rsid w:val="00F6524B"/>
    <w:rsid w:val="00FA3A65"/>
    <w:rsid w:val="00FA4259"/>
    <w:rsid w:val="00FC0D87"/>
    <w:rsid w:val="00FD0182"/>
    <w:rsid w:val="00FD2FCF"/>
    <w:rsid w:val="00FE22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5B80196"/>
  <w15:chartTrackingRefBased/>
  <w15:docId w15:val="{AAD536AE-6CBD-45C9-9264-36CD0F02BD2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80C6C"/>
    <w:pPr>
      <w:keepNext/>
      <w:keepLines/>
      <w:spacing w:before="240" w:after="0"/>
      <w:outlineLvl w:val="0"/>
    </w:pPr>
    <w:rPr>
      <w:rFonts w:eastAsiaTheme="majorEastAsia" w:cstheme="majorBidi"/>
      <w:b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6352B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A6352B"/>
    <w:rPr>
      <w:color w:val="954F72"/>
      <w:u w:val="single"/>
    </w:rPr>
  </w:style>
  <w:style w:type="paragraph" w:customStyle="1" w:styleId="msonormal0">
    <w:name w:val="msonormal"/>
    <w:basedOn w:val="Normal"/>
    <w:rsid w:val="00A6352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xl65">
    <w:name w:val="xl65"/>
    <w:basedOn w:val="Normal"/>
    <w:rsid w:val="00A6352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  <w:lang w:eastAsia="en-GB"/>
    </w:rPr>
  </w:style>
  <w:style w:type="paragraph" w:customStyle="1" w:styleId="xl66">
    <w:name w:val="xl66"/>
    <w:basedOn w:val="Normal"/>
    <w:rsid w:val="00A6352B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eastAsia="en-GB"/>
    </w:rPr>
  </w:style>
  <w:style w:type="paragraph" w:customStyle="1" w:styleId="xl67">
    <w:name w:val="xl67"/>
    <w:basedOn w:val="Normal"/>
    <w:rsid w:val="00A6352B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xl68">
    <w:name w:val="xl68"/>
    <w:basedOn w:val="Normal"/>
    <w:rsid w:val="00A6352B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xl69">
    <w:name w:val="xl69"/>
    <w:basedOn w:val="Normal"/>
    <w:rsid w:val="00A6352B"/>
    <w:pPr>
      <w:pBdr>
        <w:bottom w:val="single" w:sz="8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xl70">
    <w:name w:val="xl70"/>
    <w:basedOn w:val="Normal"/>
    <w:rsid w:val="00A6352B"/>
    <w:pPr>
      <w:pBdr>
        <w:bottom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xl71">
    <w:name w:val="xl71"/>
    <w:basedOn w:val="Normal"/>
    <w:rsid w:val="00A6352B"/>
    <w:pPr>
      <w:pBdr>
        <w:bottom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font0">
    <w:name w:val="font0"/>
    <w:basedOn w:val="Normal"/>
    <w:rsid w:val="00A6352B"/>
    <w:pPr>
      <w:spacing w:before="100" w:beforeAutospacing="1" w:after="100" w:afterAutospacing="1" w:line="240" w:lineRule="auto"/>
    </w:pPr>
    <w:rPr>
      <w:rFonts w:ascii="Calibri" w:eastAsia="Times New Roman" w:hAnsi="Calibri" w:cs="Calibri"/>
      <w:color w:val="000000"/>
      <w:lang w:eastAsia="en-GB"/>
    </w:rPr>
  </w:style>
  <w:style w:type="paragraph" w:customStyle="1" w:styleId="xl63">
    <w:name w:val="xl63"/>
    <w:basedOn w:val="Normal"/>
    <w:rsid w:val="00A6352B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xl64">
    <w:name w:val="xl64"/>
    <w:basedOn w:val="Normal"/>
    <w:rsid w:val="00A6352B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A6352B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6352B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6352B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6352B"/>
    <w:rPr>
      <w:rFonts w:ascii="Calibri" w:hAnsi="Calibri" w:cs="Calibri"/>
      <w:noProof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E0176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0176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0176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0176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01769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3B0A4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B0A44"/>
  </w:style>
  <w:style w:type="paragraph" w:styleId="Footer">
    <w:name w:val="footer"/>
    <w:basedOn w:val="Normal"/>
    <w:link w:val="FooterChar"/>
    <w:uiPriority w:val="99"/>
    <w:unhideWhenUsed/>
    <w:rsid w:val="003B0A4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B0A44"/>
  </w:style>
  <w:style w:type="character" w:customStyle="1" w:styleId="Heading1Char">
    <w:name w:val="Heading 1 Char"/>
    <w:basedOn w:val="DefaultParagraphFont"/>
    <w:link w:val="Heading1"/>
    <w:uiPriority w:val="9"/>
    <w:rsid w:val="00380C6C"/>
    <w:rPr>
      <w:rFonts w:eastAsiaTheme="majorEastAsia" w:cstheme="majorBidi"/>
      <w:b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C5706B"/>
    <w:pPr>
      <w:outlineLvl w:val="9"/>
    </w:pPr>
    <w:rPr>
      <w:rFonts w:asciiTheme="majorHAnsi" w:hAnsiTheme="majorHAnsi"/>
      <w:b w:val="0"/>
      <w:color w:val="2F5496" w:themeColor="accent1" w:themeShade="BF"/>
      <w:sz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C5706B"/>
    <w:pPr>
      <w:spacing w:after="100"/>
    </w:pPr>
  </w:style>
  <w:style w:type="table" w:styleId="TableGrid">
    <w:name w:val="Table Grid"/>
    <w:basedOn w:val="TableNormal"/>
    <w:uiPriority w:val="39"/>
    <w:rsid w:val="003842B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2046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997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666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122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52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060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179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008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208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962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ntTable" Target="fontTable.xml"/><Relationship Id="rId5" Type="http://schemas.openxmlformats.org/officeDocument/2006/relationships/styles" Target="styles.xml"/><Relationship Id="rId10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6AEF38F2B6FF8545B4DA986C0D138AD5" ma:contentTypeVersion="13" ma:contentTypeDescription="Create a new document." ma:contentTypeScope="" ma:versionID="0058c09646995526d960f85fcb7f8deb">
  <xsd:schema xmlns:xsd="http://www.w3.org/2001/XMLSchema" xmlns:xs="http://www.w3.org/2001/XMLSchema" xmlns:p="http://schemas.microsoft.com/office/2006/metadata/properties" xmlns:ns3="fad74c4c-5be1-421e-914f-a7a4b865fc38" xmlns:ns4="5b19e0af-a46b-4527-9e06-e3a11d265708" targetNamespace="http://schemas.microsoft.com/office/2006/metadata/properties" ma:root="true" ma:fieldsID="ac25f2b8f528a79b6b0b7a447f3e0930" ns3:_="" ns4:_="">
    <xsd:import namespace="fad74c4c-5be1-421e-914f-a7a4b865fc38"/>
    <xsd:import namespace="5b19e0af-a46b-4527-9e06-e3a11d265708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ad74c4c-5be1-421e-914f-a7a4b865fc3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6" nillable="true" ma:displayName="Tags" ma:internalName="MediaServiceAutoTags" ma:readOnly="true">
      <xsd:simpleType>
        <xsd:restriction base="dms:Text"/>
      </xsd:simple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9" nillable="true" ma:displayName="MediaServiceEventHashCode" ma:hidden="true" ma:internalName="MediaServiceEventHashCode" ma:readOnly="true">
      <xsd:simpleType>
        <xsd:restriction base="dms:Text"/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b19e0af-a46b-4527-9e06-e3a11d265708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4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3EDF6B0D-A3EB-4075-8B77-145C19C9581F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83EDB951-85B2-44C4-85C8-34C696F2FE1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ad74c4c-5be1-421e-914f-a7a4b865fc38"/>
    <ds:schemaRef ds:uri="5b19e0af-a46b-4527-9e06-e3a11d265708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E4178E6E-C993-427F-BBC6-564150B1717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5F2C6683-CDC2-4910-A622-EE5FEADA9DC2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5</TotalTime>
  <Pages>24</Pages>
  <Words>5372</Words>
  <Characters>30622</Characters>
  <Application>Microsoft Office Word</Application>
  <DocSecurity>0</DocSecurity>
  <Lines>255</Lines>
  <Paragraphs>7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Surrey</Company>
  <LinksUpToDate>false</LinksUpToDate>
  <CharactersWithSpaces>359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col, Katie (PG/R - Sch of Biosci &amp; Med)</dc:creator>
  <cp:keywords/>
  <dc:description/>
  <cp:lastModifiedBy>Nicol, Katie (PG/R - Sch of Biosci &amp; Med)</cp:lastModifiedBy>
  <cp:revision>4</cp:revision>
  <cp:lastPrinted>2021-11-05T16:49:00Z</cp:lastPrinted>
  <dcterms:created xsi:type="dcterms:W3CDTF">2022-03-10T17:10:00Z</dcterms:created>
  <dcterms:modified xsi:type="dcterms:W3CDTF">2022-03-11T10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6AEF38F2B6FF8545B4DA986C0D138AD5</vt:lpwstr>
  </property>
</Properties>
</file>